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Borders>
          <w:bottom w:val="single" w:sz="4" w:space="0" w:color="auto"/>
        </w:tblBorders>
        <w:tblLook w:val="04A0"/>
      </w:tblPr>
      <w:tblGrid>
        <w:gridCol w:w="1386"/>
        <w:gridCol w:w="7637"/>
      </w:tblGrid>
      <w:tr w:rsidR="00D1247C" w:rsidRPr="00D82879" w:rsidTr="00DB0311">
        <w:trPr>
          <w:trHeight w:val="851"/>
        </w:trPr>
        <w:tc>
          <w:tcPr>
            <w:tcW w:w="1386" w:type="dxa"/>
            <w:tcBorders>
              <w:bottom w:val="thickThinSmallGap" w:sz="12" w:space="0" w:color="auto"/>
            </w:tcBorders>
            <w:shd w:val="clear" w:color="auto" w:fill="auto"/>
          </w:tcPr>
          <w:p w:rsidR="00D1247C" w:rsidRPr="00D82879" w:rsidRDefault="00D1247C" w:rsidP="003F7957">
            <w:pPr>
              <w:autoSpaceDE w:val="0"/>
              <w:autoSpaceDN w:val="0"/>
              <w:adjustRightInd w:val="0"/>
              <w:rPr>
                <w:rFonts w:eastAsia="Calibri"/>
                <w:b/>
                <w:bCs/>
                <w:sz w:val="20"/>
                <w:szCs w:val="20"/>
                <w:lang w:val="id-ID"/>
              </w:rPr>
            </w:pPr>
            <w:r w:rsidRPr="00D82879">
              <w:rPr>
                <w:b/>
                <w:bCs/>
                <w:noProof/>
                <w:sz w:val="20"/>
                <w:szCs w:val="20"/>
                <w:lang w:val="id-ID" w:eastAsia="id-ID"/>
              </w:rPr>
              <w:drawing>
                <wp:inline distT="0" distB="0" distL="0" distR="0">
                  <wp:extent cx="742950" cy="742950"/>
                  <wp:effectExtent l="0" t="0" r="0" b="0"/>
                  <wp:docPr id="12" name="Picture 12" descr="JURNAL I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IPA"/>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42950" cy="742950"/>
                          </a:xfrm>
                          <a:prstGeom prst="rect">
                            <a:avLst/>
                          </a:prstGeom>
                          <a:noFill/>
                          <a:ln>
                            <a:noFill/>
                          </a:ln>
                        </pic:spPr>
                      </pic:pic>
                    </a:graphicData>
                  </a:graphic>
                </wp:inline>
              </w:drawing>
            </w:r>
          </w:p>
        </w:tc>
        <w:tc>
          <w:tcPr>
            <w:tcW w:w="7637" w:type="dxa"/>
            <w:tcBorders>
              <w:bottom w:val="thickThinSmallGap" w:sz="12" w:space="0" w:color="auto"/>
            </w:tcBorders>
            <w:shd w:val="clear" w:color="auto" w:fill="auto"/>
          </w:tcPr>
          <w:p w:rsidR="00D1247C" w:rsidRPr="00D82879" w:rsidRDefault="00D1247C" w:rsidP="003F7957">
            <w:pPr>
              <w:autoSpaceDE w:val="0"/>
              <w:autoSpaceDN w:val="0"/>
              <w:adjustRightInd w:val="0"/>
              <w:rPr>
                <w:rFonts w:eastAsia="Calibri"/>
                <w:b/>
                <w:bCs/>
                <w:sz w:val="20"/>
                <w:szCs w:val="20"/>
                <w:lang w:val="id-ID"/>
              </w:rPr>
            </w:pPr>
            <w:r w:rsidRPr="00D82879">
              <w:rPr>
                <w:rFonts w:eastAsia="Calibri"/>
                <w:b/>
                <w:bCs/>
                <w:sz w:val="20"/>
                <w:szCs w:val="20"/>
              </w:rPr>
              <w:t xml:space="preserve">Indonesian Journal of </w:t>
            </w:r>
            <w:r w:rsidRPr="00D82879">
              <w:rPr>
                <w:rFonts w:eastAsia="Calibri"/>
                <w:b/>
                <w:bCs/>
                <w:sz w:val="20"/>
                <w:szCs w:val="20"/>
                <w:lang w:val="id-ID"/>
              </w:rPr>
              <w:t xml:space="preserve">Natural </w:t>
            </w:r>
            <w:r w:rsidRPr="00D82879">
              <w:rPr>
                <w:rFonts w:eastAsia="Calibri"/>
                <w:b/>
                <w:bCs/>
                <w:sz w:val="20"/>
                <w:szCs w:val="20"/>
              </w:rPr>
              <w:t>Science Educatio</w:t>
            </w:r>
            <w:r w:rsidRPr="00D82879">
              <w:rPr>
                <w:rFonts w:eastAsia="Calibri"/>
                <w:b/>
                <w:bCs/>
                <w:sz w:val="20"/>
                <w:szCs w:val="20"/>
                <w:lang w:val="id-ID"/>
              </w:rPr>
              <w:t>n (IJNSE)</w:t>
            </w:r>
          </w:p>
          <w:p w:rsidR="003540D0" w:rsidRPr="00D82879" w:rsidRDefault="00D1247C" w:rsidP="003F7957">
            <w:pPr>
              <w:autoSpaceDE w:val="0"/>
              <w:autoSpaceDN w:val="0"/>
              <w:adjustRightInd w:val="0"/>
              <w:rPr>
                <w:rFonts w:eastAsia="Calibri"/>
                <w:bCs/>
                <w:sz w:val="20"/>
                <w:szCs w:val="20"/>
                <w:lang w:val="id-ID"/>
              </w:rPr>
            </w:pPr>
            <w:r w:rsidRPr="00D82879">
              <w:rPr>
                <w:rFonts w:eastAsia="Calibri"/>
                <w:bCs/>
                <w:sz w:val="20"/>
                <w:szCs w:val="20"/>
              </w:rPr>
              <w:t>Vol</w:t>
            </w:r>
            <w:r w:rsidRPr="00D82879">
              <w:rPr>
                <w:rFonts w:eastAsia="Calibri"/>
                <w:bCs/>
                <w:sz w:val="20"/>
                <w:szCs w:val="20"/>
                <w:lang w:val="id-ID"/>
              </w:rPr>
              <w:t xml:space="preserve">ume </w:t>
            </w:r>
            <w:r w:rsidRPr="00D82879">
              <w:rPr>
                <w:rFonts w:eastAsia="Calibri"/>
                <w:bCs/>
                <w:sz w:val="20"/>
                <w:szCs w:val="20"/>
              </w:rPr>
              <w:t>0</w:t>
            </w:r>
            <w:r w:rsidR="00121FA6" w:rsidRPr="00D82879">
              <w:rPr>
                <w:rFonts w:eastAsia="Calibri"/>
                <w:bCs/>
                <w:sz w:val="20"/>
                <w:szCs w:val="20"/>
              </w:rPr>
              <w:t>2</w:t>
            </w:r>
            <w:r w:rsidRPr="00D82879">
              <w:rPr>
                <w:rFonts w:eastAsia="Calibri"/>
                <w:bCs/>
                <w:sz w:val="20"/>
                <w:szCs w:val="20"/>
              </w:rPr>
              <w:t>, No</w:t>
            </w:r>
            <w:r w:rsidRPr="00D82879">
              <w:rPr>
                <w:rFonts w:eastAsia="Calibri"/>
                <w:bCs/>
                <w:sz w:val="20"/>
                <w:szCs w:val="20"/>
                <w:lang w:val="id-ID"/>
              </w:rPr>
              <w:t>mor</w:t>
            </w:r>
            <w:r w:rsidR="00121FA6" w:rsidRPr="00D82879">
              <w:rPr>
                <w:rFonts w:eastAsia="Calibri"/>
                <w:bCs/>
                <w:sz w:val="20"/>
                <w:szCs w:val="20"/>
              </w:rPr>
              <w:t xml:space="preserve"> 02</w:t>
            </w:r>
            <w:r w:rsidRPr="00D82879">
              <w:rPr>
                <w:rFonts w:eastAsia="Calibri"/>
                <w:bCs/>
                <w:sz w:val="20"/>
                <w:szCs w:val="20"/>
              </w:rPr>
              <w:t>,201</w:t>
            </w:r>
            <w:r w:rsidR="00121FA6" w:rsidRPr="00D82879">
              <w:rPr>
                <w:rFonts w:eastAsia="Calibri"/>
                <w:bCs/>
                <w:sz w:val="20"/>
                <w:szCs w:val="20"/>
              </w:rPr>
              <w:t>9</w:t>
            </w:r>
            <w:r w:rsidRPr="00D82879">
              <w:rPr>
                <w:rFonts w:eastAsia="Calibri"/>
                <w:bCs/>
                <w:sz w:val="20"/>
                <w:szCs w:val="20"/>
              </w:rPr>
              <w:t>, pp: 1</w:t>
            </w:r>
            <w:r w:rsidR="003540D0" w:rsidRPr="00D82879">
              <w:rPr>
                <w:rFonts w:eastAsia="Calibri"/>
                <w:bCs/>
                <w:sz w:val="20"/>
                <w:szCs w:val="20"/>
                <w:lang w:val="id-ID"/>
              </w:rPr>
              <w:t>91</w:t>
            </w:r>
            <w:r w:rsidRPr="00D82879">
              <w:rPr>
                <w:rFonts w:eastAsia="Calibri"/>
                <w:bCs/>
                <w:sz w:val="20"/>
                <w:szCs w:val="20"/>
              </w:rPr>
              <w:t>~</w:t>
            </w:r>
            <w:r w:rsidR="003540D0" w:rsidRPr="00D82879">
              <w:rPr>
                <w:rFonts w:eastAsia="Calibri"/>
                <w:bCs/>
                <w:sz w:val="20"/>
                <w:szCs w:val="20"/>
                <w:lang w:val="id-ID"/>
              </w:rPr>
              <w:t>202</w:t>
            </w:r>
          </w:p>
          <w:p w:rsidR="00D1247C" w:rsidRPr="00D82879" w:rsidRDefault="00D1247C" w:rsidP="003F7957">
            <w:pPr>
              <w:autoSpaceDE w:val="0"/>
              <w:autoSpaceDN w:val="0"/>
              <w:adjustRightInd w:val="0"/>
              <w:rPr>
                <w:rFonts w:eastAsia="Calibri"/>
                <w:bCs/>
                <w:sz w:val="20"/>
                <w:szCs w:val="20"/>
                <w:lang w:val="id-ID"/>
              </w:rPr>
            </w:pPr>
            <w:r w:rsidRPr="00D82879">
              <w:rPr>
                <w:rFonts w:eastAsia="Calibri"/>
                <w:bCs/>
                <w:sz w:val="20"/>
                <w:szCs w:val="20"/>
                <w:lang w:val="id-ID"/>
              </w:rPr>
              <w:t>p-</w:t>
            </w:r>
            <w:r w:rsidRPr="00D82879">
              <w:rPr>
                <w:rFonts w:eastAsia="Calibri"/>
                <w:bCs/>
                <w:sz w:val="20"/>
                <w:szCs w:val="20"/>
              </w:rPr>
              <w:t>ISSN:</w:t>
            </w:r>
            <w:r w:rsidRPr="00D82879">
              <w:rPr>
                <w:rFonts w:eastAsia="Calibri"/>
                <w:bCs/>
                <w:sz w:val="20"/>
                <w:szCs w:val="20"/>
                <w:lang w:val="id-ID"/>
              </w:rPr>
              <w:t xml:space="preserve"> 2621-8747, e-ISSN : 2621-8755</w:t>
            </w:r>
          </w:p>
          <w:p w:rsidR="00D1247C" w:rsidRPr="00D82879" w:rsidRDefault="00D1247C" w:rsidP="003F7957">
            <w:pPr>
              <w:autoSpaceDE w:val="0"/>
              <w:autoSpaceDN w:val="0"/>
              <w:adjustRightInd w:val="0"/>
              <w:rPr>
                <w:rFonts w:eastAsia="Calibri"/>
                <w:b/>
                <w:bCs/>
                <w:sz w:val="20"/>
                <w:szCs w:val="20"/>
                <w:lang w:val="id-ID"/>
              </w:rPr>
            </w:pPr>
            <w:r w:rsidRPr="00D82879">
              <w:rPr>
                <w:rFonts w:eastAsia="Calibri"/>
                <w:bCs/>
                <w:sz w:val="20"/>
                <w:szCs w:val="20"/>
              </w:rPr>
              <w:t xml:space="preserve">e-mail: </w:t>
            </w:r>
            <w:hyperlink r:id="rId9" w:history="1">
              <w:r w:rsidRPr="00D82879">
                <w:rPr>
                  <w:rStyle w:val="Hyperlink"/>
                  <w:rFonts w:eastAsia="Calibri"/>
                  <w:bCs/>
                  <w:sz w:val="20"/>
                  <w:szCs w:val="20"/>
                </w:rPr>
                <w:t>ijnse@untidar.ac.id</w:t>
              </w:r>
            </w:hyperlink>
            <w:r w:rsidRPr="00D82879">
              <w:rPr>
                <w:rFonts w:eastAsia="Calibri"/>
                <w:bCs/>
                <w:sz w:val="20"/>
                <w:szCs w:val="20"/>
              </w:rPr>
              <w:t xml:space="preserve">, website: </w:t>
            </w:r>
            <w:r w:rsidRPr="00D82879">
              <w:rPr>
                <w:rFonts w:eastAsia="Calibri"/>
                <w:bCs/>
                <w:sz w:val="20"/>
                <w:szCs w:val="20"/>
                <w:lang w:val="id-ID"/>
              </w:rPr>
              <w:t>jom</w:t>
            </w:r>
            <w:r w:rsidRPr="00D82879">
              <w:rPr>
                <w:rFonts w:eastAsia="Calibri"/>
                <w:bCs/>
                <w:sz w:val="20"/>
                <w:szCs w:val="20"/>
              </w:rPr>
              <w:t>.untidar.ac.id/index.php/ijnse/index</w:t>
            </w:r>
          </w:p>
        </w:tc>
      </w:tr>
    </w:tbl>
    <w:p w:rsidR="00D1247C" w:rsidRDefault="00D1247C" w:rsidP="003F7957">
      <w:pPr>
        <w:autoSpaceDE w:val="0"/>
        <w:autoSpaceDN w:val="0"/>
        <w:adjustRightInd w:val="0"/>
        <w:rPr>
          <w:b/>
          <w:bCs/>
        </w:rPr>
      </w:pPr>
    </w:p>
    <w:p w:rsidR="006F3E63" w:rsidRPr="0040269B" w:rsidRDefault="008C10B5" w:rsidP="003F7957">
      <w:pPr>
        <w:pStyle w:val="PaperTitle"/>
        <w:rPr>
          <w:sz w:val="24"/>
          <w:szCs w:val="24"/>
          <w:lang w:val="id-ID"/>
        </w:rPr>
      </w:pPr>
      <w:r w:rsidRPr="0040269B">
        <w:rPr>
          <w:sz w:val="24"/>
          <w:szCs w:val="24"/>
          <w:lang w:val="id-ID"/>
        </w:rPr>
        <w:t xml:space="preserve">Metode Pembelajaran Fisika Berdasarkan Kesalahan Yang Dibantu Melalui </w:t>
      </w:r>
      <w:r w:rsidR="00DB0311">
        <w:rPr>
          <w:sz w:val="24"/>
          <w:szCs w:val="24"/>
          <w:lang w:val="id-ID"/>
        </w:rPr>
        <w:t xml:space="preserve">Film Hollow Man 2 Sebagai Media </w:t>
      </w:r>
      <w:r w:rsidRPr="0040269B">
        <w:rPr>
          <w:sz w:val="24"/>
          <w:szCs w:val="24"/>
          <w:lang w:val="id-ID"/>
        </w:rPr>
        <w:t>Pembelajaran Pada Materi Optika</w:t>
      </w:r>
    </w:p>
    <w:p w:rsidR="008C10B5" w:rsidRPr="0040269B" w:rsidRDefault="008C10B5" w:rsidP="003F7957">
      <w:pPr>
        <w:pStyle w:val="Authors"/>
        <w:rPr>
          <w:bCs/>
          <w:sz w:val="20"/>
          <w:szCs w:val="20"/>
          <w:lang w:val="id-ID"/>
        </w:rPr>
      </w:pPr>
    </w:p>
    <w:p w:rsidR="0036347F" w:rsidRPr="00AE2FAF" w:rsidRDefault="0036347F" w:rsidP="003F7957">
      <w:pPr>
        <w:autoSpaceDE w:val="0"/>
        <w:autoSpaceDN w:val="0"/>
        <w:adjustRightInd w:val="0"/>
        <w:jc w:val="center"/>
        <w:rPr>
          <w:b/>
          <w:bCs/>
          <w:noProof/>
          <w:sz w:val="20"/>
          <w:szCs w:val="20"/>
        </w:rPr>
      </w:pPr>
      <w:r w:rsidRPr="0040269B">
        <w:rPr>
          <w:b/>
          <w:bCs/>
          <w:noProof/>
          <w:sz w:val="20"/>
          <w:szCs w:val="20"/>
          <w:lang w:val="id-ID"/>
        </w:rPr>
        <w:t>Daniel Aryadiputra Krismanda</w:t>
      </w:r>
      <w:r w:rsidR="00AE2FAF">
        <w:rPr>
          <w:b/>
          <w:bCs/>
          <w:noProof/>
          <w:sz w:val="20"/>
          <w:szCs w:val="20"/>
          <w:vertAlign w:val="superscript"/>
          <w:lang w:val="id-ID"/>
        </w:rPr>
        <w:t>1</w:t>
      </w:r>
      <w:r w:rsidRPr="0040269B">
        <w:rPr>
          <w:b/>
          <w:bCs/>
          <w:noProof/>
          <w:sz w:val="20"/>
          <w:szCs w:val="20"/>
          <w:vertAlign w:val="superscript"/>
          <w:lang w:val="id-ID"/>
        </w:rPr>
        <w:t>a</w:t>
      </w:r>
      <w:r w:rsidRPr="0040269B">
        <w:rPr>
          <w:b/>
          <w:bCs/>
          <w:noProof/>
          <w:sz w:val="20"/>
          <w:szCs w:val="20"/>
          <w:lang w:val="id-ID"/>
        </w:rPr>
        <w:t>, Marmi Sudarmi</w:t>
      </w:r>
      <w:r w:rsidR="00AE2FAF">
        <w:rPr>
          <w:b/>
          <w:bCs/>
          <w:noProof/>
          <w:sz w:val="20"/>
          <w:szCs w:val="20"/>
          <w:vertAlign w:val="superscript"/>
        </w:rPr>
        <w:t>2</w:t>
      </w:r>
      <w:r w:rsidR="00AE2FAF">
        <w:rPr>
          <w:b/>
          <w:bCs/>
          <w:noProof/>
          <w:sz w:val="20"/>
          <w:szCs w:val="20"/>
          <w:vertAlign w:val="superscript"/>
          <w:lang w:val="id-ID"/>
        </w:rPr>
        <w:t>b</w:t>
      </w:r>
      <w:r w:rsidRPr="0040269B">
        <w:rPr>
          <w:b/>
          <w:bCs/>
          <w:noProof/>
          <w:sz w:val="20"/>
          <w:szCs w:val="20"/>
          <w:lang w:val="id-ID"/>
        </w:rPr>
        <w:t>, Debora Natalia Sudjito</w:t>
      </w:r>
      <w:r w:rsidR="00DB0311">
        <w:rPr>
          <w:b/>
          <w:bCs/>
          <w:noProof/>
          <w:sz w:val="20"/>
          <w:szCs w:val="20"/>
          <w:vertAlign w:val="superscript"/>
          <w:lang w:val="id-ID"/>
        </w:rPr>
        <w:t>3</w:t>
      </w:r>
      <w:r w:rsidR="00AE2FAF">
        <w:rPr>
          <w:b/>
          <w:bCs/>
          <w:noProof/>
          <w:sz w:val="20"/>
          <w:szCs w:val="20"/>
          <w:vertAlign w:val="superscript"/>
        </w:rPr>
        <w:t>b</w:t>
      </w:r>
    </w:p>
    <w:p w:rsidR="0036347F" w:rsidRPr="0040269B" w:rsidRDefault="0036347F" w:rsidP="003F7957">
      <w:pPr>
        <w:autoSpaceDE w:val="0"/>
        <w:autoSpaceDN w:val="0"/>
        <w:adjustRightInd w:val="0"/>
        <w:jc w:val="center"/>
        <w:outlineLvl w:val="0"/>
        <w:rPr>
          <w:bCs/>
          <w:noProof/>
          <w:sz w:val="20"/>
          <w:szCs w:val="20"/>
          <w:lang w:val="id-ID"/>
        </w:rPr>
      </w:pPr>
      <w:r w:rsidRPr="0040269B">
        <w:rPr>
          <w:bCs/>
          <w:noProof/>
          <w:sz w:val="20"/>
          <w:szCs w:val="20"/>
          <w:vertAlign w:val="superscript"/>
          <w:lang w:val="id-ID"/>
        </w:rPr>
        <w:t>1</w:t>
      </w:r>
      <w:r w:rsidRPr="0040269B">
        <w:rPr>
          <w:bCs/>
          <w:noProof/>
          <w:sz w:val="20"/>
          <w:szCs w:val="20"/>
          <w:lang w:val="id-ID"/>
        </w:rPr>
        <w:t>Program Studi Pendidikan Fisika, Fakultas Sains dan Matematika,</w:t>
      </w:r>
    </w:p>
    <w:p w:rsidR="0036347F" w:rsidRPr="0040269B" w:rsidRDefault="0036347F" w:rsidP="003F7957">
      <w:pPr>
        <w:autoSpaceDE w:val="0"/>
        <w:autoSpaceDN w:val="0"/>
        <w:adjustRightInd w:val="0"/>
        <w:jc w:val="center"/>
        <w:outlineLvl w:val="0"/>
        <w:rPr>
          <w:bCs/>
          <w:noProof/>
          <w:sz w:val="20"/>
          <w:szCs w:val="20"/>
          <w:lang w:val="id-ID"/>
        </w:rPr>
      </w:pPr>
      <w:r w:rsidRPr="0040269B">
        <w:rPr>
          <w:bCs/>
          <w:noProof/>
          <w:sz w:val="20"/>
          <w:szCs w:val="20"/>
          <w:lang w:val="id-ID"/>
        </w:rPr>
        <w:t>Universitas Kristen Satya Wacana, Salatiga 50711, Jawa Tengah</w:t>
      </w:r>
    </w:p>
    <w:p w:rsidR="0036347F" w:rsidRPr="0040269B" w:rsidRDefault="0036347F" w:rsidP="003F7957">
      <w:pPr>
        <w:autoSpaceDE w:val="0"/>
        <w:autoSpaceDN w:val="0"/>
        <w:adjustRightInd w:val="0"/>
        <w:jc w:val="center"/>
        <w:outlineLvl w:val="0"/>
        <w:rPr>
          <w:bCs/>
          <w:noProof/>
          <w:sz w:val="20"/>
          <w:szCs w:val="20"/>
          <w:lang w:val="id-ID"/>
        </w:rPr>
      </w:pPr>
      <w:r w:rsidRPr="0040269B">
        <w:rPr>
          <w:bCs/>
          <w:noProof/>
          <w:sz w:val="20"/>
          <w:szCs w:val="20"/>
          <w:vertAlign w:val="superscript"/>
          <w:lang w:val="id-ID"/>
        </w:rPr>
        <w:t>2</w:t>
      </w:r>
      <w:r w:rsidRPr="0040269B">
        <w:rPr>
          <w:bCs/>
          <w:noProof/>
          <w:sz w:val="20"/>
          <w:szCs w:val="20"/>
          <w:lang w:val="id-ID"/>
        </w:rPr>
        <w:t>Pusat Studi Pendidikan Sains, Matematika, dan Teknologi (e-SisTeM),</w:t>
      </w:r>
    </w:p>
    <w:p w:rsidR="0036347F" w:rsidRPr="0040269B" w:rsidRDefault="0036347F" w:rsidP="003F7957">
      <w:pPr>
        <w:autoSpaceDE w:val="0"/>
        <w:autoSpaceDN w:val="0"/>
        <w:adjustRightInd w:val="0"/>
        <w:jc w:val="center"/>
        <w:outlineLvl w:val="0"/>
        <w:rPr>
          <w:bCs/>
          <w:noProof/>
          <w:sz w:val="20"/>
          <w:szCs w:val="20"/>
          <w:lang w:val="id-ID"/>
        </w:rPr>
      </w:pPr>
      <w:r w:rsidRPr="0040269B">
        <w:rPr>
          <w:bCs/>
          <w:noProof/>
          <w:sz w:val="20"/>
          <w:szCs w:val="20"/>
          <w:lang w:val="id-ID"/>
        </w:rPr>
        <w:t>Fakultas Sains dan Matematika, Universitas Kristen Satya Wacana, Salatiga 50711, Jawa Tengah</w:t>
      </w:r>
    </w:p>
    <w:p w:rsidR="0036347F" w:rsidRPr="00AE2FAF" w:rsidRDefault="0036347F" w:rsidP="003F7957">
      <w:pPr>
        <w:autoSpaceDE w:val="0"/>
        <w:autoSpaceDN w:val="0"/>
        <w:adjustRightInd w:val="0"/>
        <w:jc w:val="center"/>
        <w:outlineLvl w:val="0"/>
        <w:rPr>
          <w:bCs/>
          <w:i/>
          <w:noProof/>
          <w:sz w:val="20"/>
          <w:szCs w:val="20"/>
          <w:vertAlign w:val="superscript"/>
        </w:rPr>
      </w:pPr>
      <w:r w:rsidRPr="0040269B">
        <w:rPr>
          <w:bCs/>
          <w:noProof/>
          <w:sz w:val="20"/>
          <w:szCs w:val="20"/>
        </w:rPr>
        <w:t xml:space="preserve">e-mail: </w:t>
      </w:r>
      <w:r w:rsidR="00AE2FAF" w:rsidRPr="00AE2FAF">
        <w:rPr>
          <w:i/>
          <w:iCs/>
          <w:noProof/>
          <w:sz w:val="20"/>
          <w:szCs w:val="20"/>
          <w:vertAlign w:val="superscript"/>
          <w:lang w:val="id-ID"/>
        </w:rPr>
        <w:t>a)</w:t>
      </w:r>
      <w:hyperlink r:id="rId10" w:history="1">
        <w:r w:rsidR="00AE2FAF" w:rsidRPr="00AE2FAF">
          <w:rPr>
            <w:rStyle w:val="Hyperlink"/>
            <w:i/>
            <w:iCs/>
            <w:noProof/>
            <w:color w:val="auto"/>
            <w:sz w:val="20"/>
            <w:szCs w:val="20"/>
            <w:u w:val="none"/>
            <w:lang w:val="id-ID"/>
          </w:rPr>
          <w:t>192014012@student.uksw.edu</w:t>
        </w:r>
      </w:hyperlink>
      <w:r w:rsidR="00AE2FAF" w:rsidRPr="00AE2FAF">
        <w:rPr>
          <w:i/>
          <w:iCs/>
          <w:noProof/>
          <w:sz w:val="20"/>
          <w:szCs w:val="20"/>
        </w:rPr>
        <w:t xml:space="preserve">, </w:t>
      </w:r>
      <w:r w:rsidR="00AE2FAF">
        <w:rPr>
          <w:i/>
          <w:iCs/>
          <w:noProof/>
          <w:sz w:val="20"/>
          <w:szCs w:val="20"/>
          <w:vertAlign w:val="superscript"/>
        </w:rPr>
        <w:t>b</w:t>
      </w:r>
      <w:r w:rsidR="00AE2FAF" w:rsidRPr="0040269B">
        <w:rPr>
          <w:i/>
          <w:iCs/>
          <w:noProof/>
          <w:sz w:val="20"/>
          <w:szCs w:val="20"/>
          <w:vertAlign w:val="superscript"/>
          <w:lang w:val="id-ID"/>
        </w:rPr>
        <w:t>)</w:t>
      </w:r>
      <w:hyperlink r:id="rId11" w:history="1">
        <w:r w:rsidR="00AE2FAF" w:rsidRPr="00AE2FAF">
          <w:rPr>
            <w:rStyle w:val="Hyperlink"/>
            <w:i/>
            <w:iCs/>
            <w:noProof/>
            <w:color w:val="auto"/>
            <w:sz w:val="20"/>
            <w:szCs w:val="20"/>
            <w:u w:val="none"/>
            <w:lang w:val="id-ID"/>
          </w:rPr>
          <w:t>marmi.sudarmi@uksw.edu</w:t>
        </w:r>
      </w:hyperlink>
      <w:r w:rsidR="00AE2FAF" w:rsidRPr="00AE2FAF">
        <w:rPr>
          <w:i/>
          <w:iCs/>
          <w:noProof/>
          <w:sz w:val="20"/>
          <w:szCs w:val="20"/>
        </w:rPr>
        <w:t>,</w:t>
      </w:r>
    </w:p>
    <w:p w:rsidR="0036347F" w:rsidRPr="00256424" w:rsidRDefault="0036347F" w:rsidP="003F7957">
      <w:pPr>
        <w:pStyle w:val="Authors"/>
        <w:jc w:val="left"/>
        <w:rPr>
          <w:bCs/>
          <w:sz w:val="20"/>
          <w:szCs w:val="20"/>
          <w:lang w:val="en-US"/>
        </w:rPr>
      </w:pPr>
    </w:p>
    <w:p w:rsidR="0036347F" w:rsidRPr="0040269B" w:rsidRDefault="0036347F" w:rsidP="003F7957">
      <w:pPr>
        <w:rPr>
          <w:i/>
          <w:lang w:val="id-ID"/>
        </w:rPr>
      </w:pPr>
    </w:p>
    <w:p w:rsidR="006F3E63" w:rsidRPr="0040269B" w:rsidRDefault="006F3E63" w:rsidP="003F7957">
      <w:pPr>
        <w:pStyle w:val="Papertext"/>
        <w:jc w:val="center"/>
        <w:rPr>
          <w:b/>
          <w:bCs/>
          <w:lang w:val="id-ID"/>
        </w:rPr>
      </w:pPr>
      <w:r w:rsidRPr="0040269B">
        <w:rPr>
          <w:b/>
          <w:bCs/>
          <w:lang w:val="id-ID"/>
        </w:rPr>
        <w:t>ABSTRAK</w:t>
      </w:r>
    </w:p>
    <w:p w:rsidR="00EE2BE0" w:rsidRDefault="00EE2BE0" w:rsidP="003F7957">
      <w:pPr>
        <w:pStyle w:val="Papertext"/>
        <w:ind w:left="284" w:right="140"/>
        <w:rPr>
          <w:sz w:val="20"/>
          <w:szCs w:val="20"/>
          <w:lang w:val="id-ID"/>
        </w:rPr>
      </w:pPr>
      <w:r w:rsidRPr="0040269B">
        <w:rPr>
          <w:iCs/>
          <w:sz w:val="20"/>
          <w:szCs w:val="20"/>
          <w:lang w:val="id-ID"/>
        </w:rPr>
        <w:t xml:space="preserve">Tujuan dari penelitian ini adalah untuk: (1) </w:t>
      </w:r>
      <w:r w:rsidRPr="0040269B">
        <w:rPr>
          <w:sz w:val="20"/>
          <w:szCs w:val="20"/>
          <w:lang w:val="id-ID"/>
        </w:rPr>
        <w:t>merancang suatu pembelajaran materi optika yang mengajarkan siswa untuk berpikir tingkat tinggi</w:t>
      </w:r>
      <w:r w:rsidR="00F019EE" w:rsidRPr="0040269B">
        <w:rPr>
          <w:sz w:val="20"/>
          <w:szCs w:val="20"/>
          <w:lang w:val="id-ID"/>
        </w:rPr>
        <w:t>/</w:t>
      </w:r>
      <w:r w:rsidR="00F019EE" w:rsidRPr="0040269B">
        <w:rPr>
          <w:i/>
          <w:sz w:val="20"/>
          <w:szCs w:val="20"/>
          <w:lang w:val="id-ID"/>
        </w:rPr>
        <w:t>High Order Thinking Skill</w:t>
      </w:r>
      <w:r w:rsidRPr="0040269B">
        <w:rPr>
          <w:sz w:val="20"/>
          <w:szCs w:val="20"/>
          <w:lang w:val="id-ID"/>
        </w:rPr>
        <w:t xml:space="preserve"> (HOTS) dengan memanfaatkan film </w:t>
      </w:r>
      <w:r w:rsidR="00EF22C2" w:rsidRPr="0040269B">
        <w:rPr>
          <w:sz w:val="20"/>
          <w:szCs w:val="20"/>
          <w:lang w:val="id-ID"/>
        </w:rPr>
        <w:t>fiksi ilmiah (</w:t>
      </w:r>
      <w:r w:rsidRPr="0040269B">
        <w:rPr>
          <w:i/>
          <w:sz w:val="20"/>
          <w:szCs w:val="20"/>
          <w:lang w:val="id-ID"/>
        </w:rPr>
        <w:t>Hollow Man 2</w:t>
      </w:r>
      <w:r w:rsidR="00EF22C2" w:rsidRPr="0040269B">
        <w:rPr>
          <w:sz w:val="20"/>
          <w:szCs w:val="20"/>
          <w:lang w:val="id-ID"/>
        </w:rPr>
        <w:t>)</w:t>
      </w:r>
      <w:r w:rsidRPr="0040269B">
        <w:rPr>
          <w:sz w:val="20"/>
          <w:szCs w:val="20"/>
          <w:lang w:val="id-ID"/>
        </w:rPr>
        <w:t>yang di dalamnya terdapat beberapa peristiwa yang salah menurut konsep Fisika</w:t>
      </w:r>
      <w:r w:rsidR="00B73A6E" w:rsidRPr="0040269B">
        <w:rPr>
          <w:sz w:val="20"/>
          <w:szCs w:val="20"/>
          <w:lang w:val="id-ID"/>
        </w:rPr>
        <w:t xml:space="preserve">;(2)membuat model pembelajaran di mana </w:t>
      </w:r>
      <w:r w:rsidRPr="0040269B">
        <w:rPr>
          <w:sz w:val="20"/>
          <w:szCs w:val="20"/>
          <w:lang w:val="id-ID"/>
        </w:rPr>
        <w:t xml:space="preserve">dengan menganalisis kejadian-kejadian tak nalar pada film, materi pembiasan, </w:t>
      </w:r>
      <w:r w:rsidR="00130F7D">
        <w:rPr>
          <w:sz w:val="20"/>
          <w:szCs w:val="20"/>
          <w:lang w:val="id-ID"/>
        </w:rPr>
        <w:t xml:space="preserve">pemantulan, </w:t>
      </w:r>
      <w:r w:rsidRPr="0040269B">
        <w:rPr>
          <w:sz w:val="20"/>
          <w:szCs w:val="20"/>
          <w:lang w:val="id-ID"/>
        </w:rPr>
        <w:t>indeks bias, serta proses mata melihat dapat dipahami dengan lebih baik</w:t>
      </w:r>
      <w:r w:rsidR="00B73A6E" w:rsidRPr="0040269B">
        <w:rPr>
          <w:sz w:val="20"/>
          <w:szCs w:val="20"/>
          <w:lang w:val="id-ID"/>
        </w:rPr>
        <w:t>; (3)</w:t>
      </w:r>
      <w:r w:rsidRPr="0040269B">
        <w:rPr>
          <w:sz w:val="20"/>
          <w:szCs w:val="20"/>
          <w:lang w:val="id-ID"/>
        </w:rPr>
        <w:t xml:space="preserve"> memberikan contoh pembelajaran Fisika yang menarik dan menantang.</w:t>
      </w:r>
      <w:r w:rsidR="00B73A6E" w:rsidRPr="0040269B">
        <w:rPr>
          <w:sz w:val="20"/>
          <w:szCs w:val="20"/>
          <w:lang w:val="id-ID"/>
        </w:rPr>
        <w:t xml:space="preserve"> Penelitian ini merupakan Penelitian Tindakan Kelas</w:t>
      </w:r>
      <w:r w:rsidR="005F14FF" w:rsidRPr="0040269B">
        <w:rPr>
          <w:sz w:val="20"/>
          <w:szCs w:val="20"/>
          <w:lang w:val="id-ID"/>
        </w:rPr>
        <w:t>,</w:t>
      </w:r>
      <w:r w:rsidR="00AA07FF" w:rsidRPr="0040269B">
        <w:rPr>
          <w:sz w:val="20"/>
          <w:szCs w:val="20"/>
          <w:lang w:val="id-ID"/>
        </w:rPr>
        <w:t xml:space="preserve"> dan</w:t>
      </w:r>
      <w:r w:rsidR="00525682" w:rsidRPr="0040269B">
        <w:rPr>
          <w:sz w:val="20"/>
          <w:szCs w:val="20"/>
          <w:lang w:val="id-ID"/>
        </w:rPr>
        <w:t>dilakukan kepada 9 mahasiswa Fisika dan Pendidikan Fisika angkatan pertama. Data penelitian diperoleh dari Soal Evaluasi berbasis HOTS serta Lembar Observasi KBM yang didukung oleh Lembar Kuesioner. Dari data yang didapatkan, diperoleh bahwa siswa mengalami peningkatan kemampuan berpikir tingkat tinggi dalam menganalisis d</w:t>
      </w:r>
      <w:r w:rsidR="00B82D97" w:rsidRPr="0040269B">
        <w:rPr>
          <w:sz w:val="20"/>
          <w:szCs w:val="20"/>
          <w:lang w:val="id-ID"/>
        </w:rPr>
        <w:t>an mengevaluasi suatu masalah. Jadi d</w:t>
      </w:r>
      <w:r w:rsidR="00525682" w:rsidRPr="0040269B">
        <w:rPr>
          <w:sz w:val="20"/>
          <w:szCs w:val="20"/>
          <w:lang w:val="id-ID"/>
        </w:rPr>
        <w:t xml:space="preserve">apat disimpulkan bahwa </w:t>
      </w:r>
      <w:r w:rsidR="00C6529E">
        <w:rPr>
          <w:sz w:val="20"/>
          <w:szCs w:val="20"/>
          <w:lang w:val="id-ID"/>
        </w:rPr>
        <w:t>pembelajaran</w:t>
      </w:r>
      <w:r w:rsidR="00525682" w:rsidRPr="0040269B">
        <w:rPr>
          <w:sz w:val="20"/>
          <w:szCs w:val="20"/>
          <w:lang w:val="id-ID"/>
        </w:rPr>
        <w:t xml:space="preserve">menggunakan film </w:t>
      </w:r>
      <w:r w:rsidR="00525682" w:rsidRPr="0040269B">
        <w:rPr>
          <w:i/>
          <w:sz w:val="20"/>
          <w:szCs w:val="20"/>
          <w:lang w:val="id-ID"/>
        </w:rPr>
        <w:t>Hollow Man 2</w:t>
      </w:r>
      <w:r w:rsidR="00525682" w:rsidRPr="0040269B">
        <w:rPr>
          <w:sz w:val="20"/>
          <w:szCs w:val="20"/>
          <w:lang w:val="id-ID"/>
        </w:rPr>
        <w:t xml:space="preserve"> berhasil </w:t>
      </w:r>
      <w:r w:rsidR="006F07C3" w:rsidRPr="0040269B">
        <w:rPr>
          <w:sz w:val="20"/>
          <w:szCs w:val="20"/>
          <w:lang w:val="id-ID"/>
        </w:rPr>
        <w:t xml:space="preserve">membuat siswa aktif dan antusias dalam mengikuti pembelajaran, </w:t>
      </w:r>
      <w:r w:rsidR="00525682" w:rsidRPr="0040269B">
        <w:rPr>
          <w:sz w:val="20"/>
          <w:szCs w:val="20"/>
          <w:lang w:val="id-ID"/>
        </w:rPr>
        <w:t>meningkatkan kemampuan siswa dalam berpikir HOTS</w:t>
      </w:r>
      <w:r w:rsidR="006F07C3" w:rsidRPr="0040269B">
        <w:rPr>
          <w:sz w:val="20"/>
          <w:szCs w:val="20"/>
          <w:lang w:val="id-ID"/>
        </w:rPr>
        <w:t>,serta meningkatkan pemahaman siswa pada materi optika</w:t>
      </w:r>
      <w:r w:rsidR="00525682" w:rsidRPr="0040269B">
        <w:rPr>
          <w:sz w:val="20"/>
          <w:szCs w:val="20"/>
          <w:lang w:val="id-ID"/>
        </w:rPr>
        <w:t>.</w:t>
      </w:r>
    </w:p>
    <w:p w:rsidR="00D1247C" w:rsidRPr="00D1247C" w:rsidRDefault="00D1247C" w:rsidP="003F7957">
      <w:pPr>
        <w:pStyle w:val="Papertext"/>
        <w:ind w:left="284" w:right="140"/>
        <w:rPr>
          <w:sz w:val="20"/>
          <w:szCs w:val="20"/>
        </w:rPr>
      </w:pPr>
    </w:p>
    <w:p w:rsidR="006F3E63" w:rsidRPr="0040269B" w:rsidRDefault="006F3E63" w:rsidP="003F7957">
      <w:pPr>
        <w:ind w:left="284" w:right="140"/>
        <w:rPr>
          <w:sz w:val="20"/>
          <w:szCs w:val="20"/>
          <w:lang w:val="id-ID"/>
        </w:rPr>
      </w:pPr>
      <w:r w:rsidRPr="0040269B">
        <w:rPr>
          <w:b/>
          <w:iCs/>
          <w:sz w:val="20"/>
          <w:szCs w:val="20"/>
          <w:lang w:val="id-ID"/>
        </w:rPr>
        <w:t xml:space="preserve">Kata kunci </w:t>
      </w:r>
      <w:r w:rsidRPr="0040269B">
        <w:rPr>
          <w:i/>
          <w:iCs/>
          <w:sz w:val="20"/>
          <w:szCs w:val="20"/>
          <w:lang w:val="id-ID"/>
        </w:rPr>
        <w:t xml:space="preserve">: </w:t>
      </w:r>
      <w:r w:rsidR="00EF22C2" w:rsidRPr="0040269B">
        <w:rPr>
          <w:iCs/>
          <w:sz w:val="20"/>
          <w:szCs w:val="20"/>
          <w:lang w:val="id-ID"/>
        </w:rPr>
        <w:t xml:space="preserve">HOTS, </w:t>
      </w:r>
      <w:r w:rsidR="00EF22C2" w:rsidRPr="0040269B">
        <w:rPr>
          <w:sz w:val="20"/>
          <w:szCs w:val="20"/>
          <w:lang w:val="id-ID"/>
        </w:rPr>
        <w:t xml:space="preserve">belajar </w:t>
      </w:r>
      <w:r w:rsidR="004615A7">
        <w:rPr>
          <w:sz w:val="20"/>
          <w:szCs w:val="20"/>
          <w:lang w:val="id-ID"/>
        </w:rPr>
        <w:t>dari</w:t>
      </w:r>
      <w:r w:rsidR="00EF22C2" w:rsidRPr="0040269B">
        <w:rPr>
          <w:sz w:val="20"/>
          <w:szCs w:val="20"/>
          <w:lang w:val="id-ID"/>
        </w:rPr>
        <w:t xml:space="preserve"> kesalahan, film fiksi ilmiah, optika</w:t>
      </w:r>
    </w:p>
    <w:p w:rsidR="007C2CFD" w:rsidRPr="0040269B" w:rsidRDefault="007C2CFD" w:rsidP="003F7957">
      <w:pPr>
        <w:ind w:right="140"/>
        <w:rPr>
          <w:lang w:val="id-ID"/>
        </w:rPr>
      </w:pPr>
    </w:p>
    <w:p w:rsidR="006F3E63" w:rsidRPr="0040269B" w:rsidRDefault="006F3E63" w:rsidP="003F7957">
      <w:pPr>
        <w:ind w:left="284" w:right="140"/>
        <w:jc w:val="center"/>
        <w:rPr>
          <w:b/>
          <w:i/>
        </w:rPr>
      </w:pPr>
      <w:r w:rsidRPr="0040269B">
        <w:rPr>
          <w:b/>
          <w:i/>
        </w:rPr>
        <w:t>ABSTRACT</w:t>
      </w:r>
    </w:p>
    <w:p w:rsidR="00EF22C2" w:rsidRPr="0040269B" w:rsidRDefault="00EF22C2" w:rsidP="003F7957">
      <w:pPr>
        <w:ind w:left="284" w:right="140"/>
        <w:jc w:val="both"/>
        <w:rPr>
          <w:i/>
          <w:sz w:val="20"/>
          <w:szCs w:val="20"/>
        </w:rPr>
      </w:pPr>
      <w:r w:rsidRPr="0040269B">
        <w:rPr>
          <w:i/>
          <w:sz w:val="20"/>
          <w:szCs w:val="20"/>
        </w:rPr>
        <w:t>The aim of this study is</w:t>
      </w:r>
      <w:r w:rsidR="00586B8F" w:rsidRPr="0040269B">
        <w:rPr>
          <w:i/>
          <w:sz w:val="20"/>
          <w:szCs w:val="20"/>
        </w:rPr>
        <w:t xml:space="preserve">: (1) </w:t>
      </w:r>
      <w:r w:rsidR="00784D40" w:rsidRPr="0040269B">
        <w:rPr>
          <w:i/>
          <w:sz w:val="20"/>
          <w:szCs w:val="20"/>
          <w:lang w:val="id-ID"/>
        </w:rPr>
        <w:t xml:space="preserve">to </w:t>
      </w:r>
      <w:r w:rsidR="00586B8F" w:rsidRPr="0040269B">
        <w:rPr>
          <w:i/>
          <w:sz w:val="20"/>
          <w:szCs w:val="20"/>
        </w:rPr>
        <w:t>design a</w:t>
      </w:r>
      <w:r w:rsidR="00784D40" w:rsidRPr="0040269B">
        <w:rPr>
          <w:i/>
          <w:sz w:val="20"/>
          <w:szCs w:val="20"/>
          <w:lang w:val="id-ID"/>
        </w:rPr>
        <w:t>n</w:t>
      </w:r>
      <w:r w:rsidR="00843066" w:rsidRPr="0040269B">
        <w:rPr>
          <w:i/>
          <w:sz w:val="20"/>
          <w:szCs w:val="20"/>
        </w:rPr>
        <w:t>optics lesson that teach</w:t>
      </w:r>
      <w:r w:rsidR="00E83D7B" w:rsidRPr="0040269B">
        <w:rPr>
          <w:i/>
          <w:sz w:val="20"/>
          <w:szCs w:val="20"/>
        </w:rPr>
        <w:t>es</w:t>
      </w:r>
      <w:r w:rsidR="00843066" w:rsidRPr="0040269B">
        <w:rPr>
          <w:i/>
          <w:sz w:val="20"/>
          <w:szCs w:val="20"/>
        </w:rPr>
        <w:t xml:space="preserve"> students to </w:t>
      </w:r>
      <w:r w:rsidR="00062342" w:rsidRPr="0040269B">
        <w:rPr>
          <w:i/>
          <w:sz w:val="20"/>
          <w:szCs w:val="20"/>
        </w:rPr>
        <w:t>think in high order thinking skill (HOTS)</w:t>
      </w:r>
      <w:r w:rsidR="00780CF4" w:rsidRPr="0040269B">
        <w:rPr>
          <w:i/>
          <w:sz w:val="20"/>
          <w:szCs w:val="20"/>
        </w:rPr>
        <w:t xml:space="preserve"> by using </w:t>
      </w:r>
      <w:r w:rsidR="00FF11E8" w:rsidRPr="0040269B">
        <w:rPr>
          <w:i/>
          <w:sz w:val="20"/>
          <w:szCs w:val="20"/>
        </w:rPr>
        <w:t xml:space="preserve">science fiction movie (Hollow Man 2) that have </w:t>
      </w:r>
      <w:r w:rsidR="00FE4684" w:rsidRPr="0040269B">
        <w:rPr>
          <w:i/>
          <w:sz w:val="20"/>
          <w:szCs w:val="20"/>
        </w:rPr>
        <w:t>conflicting film scenes based on physics concepts</w:t>
      </w:r>
      <w:r w:rsidR="00CC48CD" w:rsidRPr="0040269B">
        <w:rPr>
          <w:i/>
          <w:sz w:val="20"/>
          <w:szCs w:val="20"/>
        </w:rPr>
        <w:t xml:space="preserve">; (2) </w:t>
      </w:r>
      <w:r w:rsidR="00784D40" w:rsidRPr="0040269B">
        <w:rPr>
          <w:i/>
          <w:sz w:val="20"/>
          <w:szCs w:val="20"/>
          <w:lang w:val="id-ID"/>
        </w:rPr>
        <w:t xml:space="preserve">to </w:t>
      </w:r>
      <w:r w:rsidR="00CC48CD" w:rsidRPr="0040269B">
        <w:rPr>
          <w:i/>
          <w:sz w:val="20"/>
          <w:szCs w:val="20"/>
        </w:rPr>
        <w:t xml:space="preserve">make a </w:t>
      </w:r>
      <w:r w:rsidR="00CB1FFC" w:rsidRPr="0040269B">
        <w:rPr>
          <w:i/>
          <w:sz w:val="20"/>
          <w:szCs w:val="20"/>
        </w:rPr>
        <w:t>lesson design that by analyz</w:t>
      </w:r>
      <w:r w:rsidR="00784D40" w:rsidRPr="0040269B">
        <w:rPr>
          <w:i/>
          <w:sz w:val="20"/>
          <w:szCs w:val="20"/>
          <w:lang w:val="id-ID"/>
        </w:rPr>
        <w:t>ing</w:t>
      </w:r>
      <w:r w:rsidR="00CB1FFC" w:rsidRPr="0040269B">
        <w:rPr>
          <w:i/>
          <w:sz w:val="20"/>
          <w:szCs w:val="20"/>
        </w:rPr>
        <w:t xml:space="preserve"> conflicting</w:t>
      </w:r>
      <w:r w:rsidR="006D14B3" w:rsidRPr="0040269B">
        <w:rPr>
          <w:i/>
          <w:sz w:val="20"/>
          <w:szCs w:val="20"/>
        </w:rPr>
        <w:t xml:space="preserve"> film scenes based on physics concepts, </w:t>
      </w:r>
      <w:r w:rsidR="00E83D7B" w:rsidRPr="0040269B">
        <w:rPr>
          <w:i/>
          <w:sz w:val="20"/>
          <w:szCs w:val="20"/>
        </w:rPr>
        <w:t xml:space="preserve">physics learning about </w:t>
      </w:r>
      <w:r w:rsidR="005959C3" w:rsidRPr="0040269B">
        <w:rPr>
          <w:i/>
          <w:sz w:val="20"/>
          <w:szCs w:val="20"/>
        </w:rPr>
        <w:t>refractive inde</w:t>
      </w:r>
      <w:r w:rsidR="00F21853" w:rsidRPr="0040269B">
        <w:rPr>
          <w:i/>
          <w:sz w:val="20"/>
          <w:szCs w:val="20"/>
        </w:rPr>
        <w:t>x</w:t>
      </w:r>
      <w:r w:rsidR="005959C3" w:rsidRPr="0040269B">
        <w:rPr>
          <w:i/>
          <w:sz w:val="20"/>
          <w:szCs w:val="20"/>
        </w:rPr>
        <w:t>, r</w:t>
      </w:r>
      <w:r w:rsidR="00784D40" w:rsidRPr="0040269B">
        <w:rPr>
          <w:i/>
          <w:sz w:val="20"/>
          <w:szCs w:val="20"/>
        </w:rPr>
        <w:t>efraction, and viewing process</w:t>
      </w:r>
      <w:r w:rsidR="005959C3" w:rsidRPr="0040269B">
        <w:rPr>
          <w:i/>
          <w:sz w:val="20"/>
          <w:szCs w:val="20"/>
        </w:rPr>
        <w:t>can be better understood</w:t>
      </w:r>
      <w:r w:rsidR="00E83D7B" w:rsidRPr="0040269B">
        <w:rPr>
          <w:i/>
          <w:sz w:val="20"/>
          <w:szCs w:val="20"/>
        </w:rPr>
        <w:t xml:space="preserve">; (3) </w:t>
      </w:r>
      <w:r w:rsidR="00784D40" w:rsidRPr="0040269B">
        <w:rPr>
          <w:i/>
          <w:sz w:val="20"/>
          <w:szCs w:val="20"/>
          <w:lang w:val="id-ID"/>
        </w:rPr>
        <w:t xml:space="preserve">to </w:t>
      </w:r>
      <w:r w:rsidR="00E83D7B" w:rsidRPr="0040269B">
        <w:rPr>
          <w:i/>
          <w:sz w:val="20"/>
          <w:szCs w:val="20"/>
        </w:rPr>
        <w:t xml:space="preserve">give an example of </w:t>
      </w:r>
      <w:r w:rsidR="007D3F87" w:rsidRPr="0040269B">
        <w:rPr>
          <w:i/>
          <w:sz w:val="20"/>
          <w:szCs w:val="20"/>
        </w:rPr>
        <w:t xml:space="preserve">interesting and challenging physics </w:t>
      </w:r>
      <w:r w:rsidR="00E83D7B" w:rsidRPr="0040269B">
        <w:rPr>
          <w:i/>
          <w:sz w:val="20"/>
          <w:szCs w:val="20"/>
        </w:rPr>
        <w:t xml:space="preserve">lesson plan. </w:t>
      </w:r>
      <w:r w:rsidR="00784D40" w:rsidRPr="0040269B">
        <w:rPr>
          <w:i/>
          <w:sz w:val="20"/>
          <w:szCs w:val="20"/>
          <w:lang w:val="id-ID"/>
        </w:rPr>
        <w:t xml:space="preserve">It used </w:t>
      </w:r>
      <w:r w:rsidR="00AA07FF" w:rsidRPr="0040269B">
        <w:rPr>
          <w:i/>
          <w:sz w:val="20"/>
          <w:szCs w:val="20"/>
        </w:rPr>
        <w:t xml:space="preserve">Classroom Action Research </w:t>
      </w:r>
      <w:r w:rsidR="00E83D7B" w:rsidRPr="0040269B">
        <w:rPr>
          <w:i/>
          <w:sz w:val="20"/>
          <w:szCs w:val="20"/>
        </w:rPr>
        <w:t>(CAR)</w:t>
      </w:r>
      <w:r w:rsidR="00784D40" w:rsidRPr="0040269B">
        <w:rPr>
          <w:i/>
          <w:sz w:val="20"/>
          <w:szCs w:val="20"/>
          <w:lang w:val="id-ID"/>
        </w:rPr>
        <w:t>.There are nine</w:t>
      </w:r>
      <w:r w:rsidR="00E83D7B" w:rsidRPr="0040269B">
        <w:rPr>
          <w:i/>
          <w:sz w:val="20"/>
          <w:szCs w:val="20"/>
        </w:rPr>
        <w:t xml:space="preserve"> freshmen undergraduate student</w:t>
      </w:r>
      <w:r w:rsidR="00784D40" w:rsidRPr="0040269B">
        <w:rPr>
          <w:i/>
          <w:sz w:val="20"/>
          <w:szCs w:val="20"/>
          <w:lang w:val="id-ID"/>
        </w:rPr>
        <w:t>s as the respondents</w:t>
      </w:r>
      <w:r w:rsidR="00E82BFA" w:rsidRPr="0040269B">
        <w:rPr>
          <w:i/>
          <w:sz w:val="20"/>
          <w:szCs w:val="20"/>
        </w:rPr>
        <w:t xml:space="preserve">. The data obtained through Evaluation Test HOTS based and Observation Sheet that supported by Questionnaire Sheet. From the </w:t>
      </w:r>
      <w:r w:rsidR="00784D40" w:rsidRPr="0040269B">
        <w:rPr>
          <w:i/>
          <w:sz w:val="20"/>
          <w:szCs w:val="20"/>
          <w:lang w:val="id-ID"/>
        </w:rPr>
        <w:t xml:space="preserve">obtained </w:t>
      </w:r>
      <w:r w:rsidR="00E82BFA" w:rsidRPr="0040269B">
        <w:rPr>
          <w:i/>
          <w:sz w:val="20"/>
          <w:szCs w:val="20"/>
        </w:rPr>
        <w:t xml:space="preserve">data, the </w:t>
      </w:r>
      <w:r w:rsidR="004177FA" w:rsidRPr="0040269B">
        <w:rPr>
          <w:i/>
          <w:sz w:val="20"/>
          <w:szCs w:val="20"/>
        </w:rPr>
        <w:t>High Order Thinking Sk</w:t>
      </w:r>
      <w:r w:rsidR="00784D40" w:rsidRPr="0040269B">
        <w:rPr>
          <w:i/>
          <w:sz w:val="20"/>
          <w:szCs w:val="20"/>
        </w:rPr>
        <w:t>ills</w:t>
      </w:r>
      <w:r w:rsidR="00784D40" w:rsidRPr="0040269B">
        <w:rPr>
          <w:i/>
          <w:sz w:val="20"/>
          <w:szCs w:val="20"/>
          <w:lang w:val="id-ID"/>
        </w:rPr>
        <w:t xml:space="preserve"> of the</w:t>
      </w:r>
      <w:r w:rsidR="00E82BFA" w:rsidRPr="0040269B">
        <w:rPr>
          <w:i/>
          <w:sz w:val="20"/>
          <w:szCs w:val="20"/>
        </w:rPr>
        <w:t xml:space="preserve">students </w:t>
      </w:r>
      <w:r w:rsidR="004177FA" w:rsidRPr="0040269B">
        <w:rPr>
          <w:i/>
          <w:sz w:val="20"/>
          <w:szCs w:val="20"/>
        </w:rPr>
        <w:t>in anal</w:t>
      </w:r>
      <w:r w:rsidR="007D3F87" w:rsidRPr="0040269B">
        <w:rPr>
          <w:i/>
          <w:sz w:val="20"/>
          <w:szCs w:val="20"/>
          <w:lang w:val="id-ID"/>
        </w:rPr>
        <w:t>y</w:t>
      </w:r>
      <w:r w:rsidR="004177FA" w:rsidRPr="0040269B">
        <w:rPr>
          <w:i/>
          <w:sz w:val="20"/>
          <w:szCs w:val="20"/>
        </w:rPr>
        <w:t>z</w:t>
      </w:r>
      <w:r w:rsidR="00784D40" w:rsidRPr="0040269B">
        <w:rPr>
          <w:i/>
          <w:sz w:val="20"/>
          <w:szCs w:val="20"/>
          <w:lang w:val="id-ID"/>
        </w:rPr>
        <w:t>ing</w:t>
      </w:r>
      <w:r w:rsidR="00784D40" w:rsidRPr="0040269B">
        <w:rPr>
          <w:i/>
          <w:sz w:val="20"/>
          <w:szCs w:val="20"/>
        </w:rPr>
        <w:t xml:space="preserve"> and evaluat</w:t>
      </w:r>
      <w:r w:rsidR="00784D40" w:rsidRPr="0040269B">
        <w:rPr>
          <w:i/>
          <w:sz w:val="20"/>
          <w:szCs w:val="20"/>
          <w:lang w:val="id-ID"/>
        </w:rPr>
        <w:t>ing</w:t>
      </w:r>
      <w:r w:rsidR="004177FA" w:rsidRPr="0040269B">
        <w:rPr>
          <w:i/>
          <w:sz w:val="20"/>
          <w:szCs w:val="20"/>
        </w:rPr>
        <w:t xml:space="preserve"> problem</w:t>
      </w:r>
      <w:r w:rsidR="00784D40" w:rsidRPr="0040269B">
        <w:rPr>
          <w:i/>
          <w:sz w:val="20"/>
          <w:szCs w:val="20"/>
          <w:lang w:val="id-ID"/>
        </w:rPr>
        <w:t>s</w:t>
      </w:r>
      <w:r w:rsidR="004177FA" w:rsidRPr="0040269B">
        <w:rPr>
          <w:i/>
          <w:sz w:val="20"/>
          <w:szCs w:val="20"/>
        </w:rPr>
        <w:t xml:space="preserve"> increased. At the end of this study it was determined that</w:t>
      </w:r>
      <w:r w:rsidR="00C6529E">
        <w:rPr>
          <w:i/>
          <w:sz w:val="20"/>
          <w:szCs w:val="20"/>
          <w:lang w:val="id-ID"/>
        </w:rPr>
        <w:t>lesson</w:t>
      </w:r>
      <w:r w:rsidR="007D3F87" w:rsidRPr="0040269B">
        <w:rPr>
          <w:i/>
          <w:sz w:val="20"/>
          <w:szCs w:val="20"/>
        </w:rPr>
        <w:t xml:space="preserve"> by u</w:t>
      </w:r>
      <w:r w:rsidR="00784D40" w:rsidRPr="0040269B">
        <w:rPr>
          <w:i/>
          <w:sz w:val="20"/>
          <w:szCs w:val="20"/>
        </w:rPr>
        <w:t>sing Hollow Man 2 movie succeed</w:t>
      </w:r>
      <w:r w:rsidR="007D3F87" w:rsidRPr="0040269B">
        <w:rPr>
          <w:i/>
          <w:sz w:val="20"/>
          <w:szCs w:val="20"/>
        </w:rPr>
        <w:t xml:space="preserve"> in making students active and enthusiastic in learning, increa</w:t>
      </w:r>
      <w:r w:rsidR="00784D40" w:rsidRPr="0040269B">
        <w:rPr>
          <w:i/>
          <w:sz w:val="20"/>
          <w:szCs w:val="20"/>
        </w:rPr>
        <w:t>sing High Order Thinking Skills</w:t>
      </w:r>
      <w:r w:rsidR="00784D40" w:rsidRPr="0040269B">
        <w:rPr>
          <w:i/>
          <w:sz w:val="20"/>
          <w:szCs w:val="20"/>
          <w:lang w:val="id-ID"/>
        </w:rPr>
        <w:t xml:space="preserve"> of the</w:t>
      </w:r>
      <w:r w:rsidR="007D3F87" w:rsidRPr="0040269B">
        <w:rPr>
          <w:i/>
          <w:sz w:val="20"/>
          <w:szCs w:val="20"/>
        </w:rPr>
        <w:t xml:space="preserve"> students, and increasing the understanding of students in physics learning about optics.</w:t>
      </w:r>
    </w:p>
    <w:p w:rsidR="00D1247C" w:rsidRDefault="006F3E63" w:rsidP="003F7957">
      <w:pPr>
        <w:ind w:left="284" w:right="140"/>
        <w:jc w:val="both"/>
        <w:rPr>
          <w:i/>
          <w:sz w:val="20"/>
          <w:szCs w:val="20"/>
        </w:rPr>
      </w:pPr>
      <w:r w:rsidRPr="0040269B">
        <w:rPr>
          <w:b/>
          <w:i/>
          <w:sz w:val="20"/>
          <w:szCs w:val="20"/>
        </w:rPr>
        <w:t>Keyword</w:t>
      </w:r>
      <w:r w:rsidR="00824B11" w:rsidRPr="0040269B">
        <w:rPr>
          <w:b/>
          <w:i/>
          <w:sz w:val="20"/>
          <w:szCs w:val="20"/>
        </w:rPr>
        <w:t>s</w:t>
      </w:r>
      <w:r w:rsidR="00824B11" w:rsidRPr="0040269B">
        <w:rPr>
          <w:i/>
          <w:sz w:val="20"/>
          <w:szCs w:val="20"/>
        </w:rPr>
        <w:t xml:space="preserve">: </w:t>
      </w:r>
      <w:r w:rsidR="00EF22C2" w:rsidRPr="0040269B">
        <w:rPr>
          <w:i/>
          <w:sz w:val="20"/>
          <w:szCs w:val="20"/>
        </w:rPr>
        <w:t>HOTS, learn</w:t>
      </w:r>
      <w:r w:rsidR="004615A7">
        <w:rPr>
          <w:i/>
          <w:sz w:val="20"/>
          <w:szCs w:val="20"/>
          <w:lang w:val="id-ID"/>
        </w:rPr>
        <w:t xml:space="preserve"> of error</w:t>
      </w:r>
      <w:r w:rsidR="00EF22C2" w:rsidRPr="0040269B">
        <w:rPr>
          <w:i/>
          <w:sz w:val="20"/>
          <w:szCs w:val="20"/>
        </w:rPr>
        <w:t>, science fiction movie, optics</w:t>
      </w:r>
    </w:p>
    <w:p w:rsidR="00D1247C" w:rsidRDefault="00D1247C" w:rsidP="003F7957">
      <w:pPr>
        <w:ind w:left="284" w:right="140"/>
        <w:jc w:val="both"/>
        <w:rPr>
          <w:i/>
          <w:sz w:val="20"/>
          <w:szCs w:val="20"/>
        </w:rPr>
      </w:pPr>
    </w:p>
    <w:p w:rsidR="00D1247C" w:rsidRPr="00D1247C" w:rsidRDefault="00D1247C" w:rsidP="003F7957">
      <w:pPr>
        <w:ind w:right="140"/>
        <w:jc w:val="both"/>
        <w:rPr>
          <w:i/>
          <w:sz w:val="20"/>
          <w:szCs w:val="20"/>
        </w:rPr>
        <w:sectPr w:rsidR="00D1247C" w:rsidRPr="00D1247C" w:rsidSect="003540D0">
          <w:headerReference w:type="default" r:id="rId12"/>
          <w:footerReference w:type="default" r:id="rId13"/>
          <w:pgSz w:w="11906" w:h="16838"/>
          <w:pgMar w:top="1440" w:right="1440" w:bottom="1440" w:left="1440" w:header="709" w:footer="709" w:gutter="0"/>
          <w:pgNumType w:start="191"/>
          <w:cols w:space="708"/>
          <w:docGrid w:linePitch="360"/>
        </w:sectPr>
      </w:pPr>
    </w:p>
    <w:p w:rsidR="006F3E63" w:rsidRPr="00D1247C" w:rsidRDefault="006F3E63" w:rsidP="003F7957">
      <w:pPr>
        <w:spacing w:before="120" w:after="120"/>
        <w:jc w:val="both"/>
        <w:rPr>
          <w:rFonts w:asciiTheme="majorBidi" w:hAnsiTheme="majorBidi" w:cstheme="majorBidi"/>
          <w:b/>
          <w:lang w:val="id-ID"/>
        </w:rPr>
      </w:pPr>
      <w:r w:rsidRPr="00D1247C">
        <w:rPr>
          <w:rFonts w:asciiTheme="majorBidi" w:hAnsiTheme="majorBidi" w:cstheme="majorBidi"/>
          <w:b/>
          <w:lang w:val="id-ID"/>
        </w:rPr>
        <w:lastRenderedPageBreak/>
        <w:t>PENDAHULUAN</w:t>
      </w:r>
    </w:p>
    <w:p w:rsidR="0057771A" w:rsidRPr="00D1247C" w:rsidRDefault="0057771A" w:rsidP="003F7957">
      <w:pPr>
        <w:ind w:firstLine="567"/>
        <w:jc w:val="both"/>
        <w:rPr>
          <w:rFonts w:asciiTheme="majorBidi" w:hAnsiTheme="majorBidi" w:cstheme="majorBidi"/>
          <w:lang w:val="id-ID"/>
        </w:rPr>
      </w:pPr>
      <w:r w:rsidRPr="00D1247C">
        <w:rPr>
          <w:rFonts w:asciiTheme="majorBidi" w:hAnsiTheme="majorBidi" w:cstheme="majorBidi"/>
          <w:lang w:val="id-ID"/>
        </w:rPr>
        <w:t xml:space="preserve">Berdasarkan pengamatan di sekolah, khususnya dalam pembelajaran Fisika pada umumnya materi yang benar langsung diajarkan kepada siswa. Hasilnya, belajar Fisika menjadi kegiatan yang kurang menyenangkan siswa dan membuat siswa menjadi pasif, di mana siswa tidak belajar berpikir dan menalar karena telah terbiasa untuk menerima pengetahuan saja. Hal ini didukung hasil studi </w:t>
      </w:r>
      <w:r w:rsidRPr="00D1247C">
        <w:rPr>
          <w:rFonts w:asciiTheme="majorBidi" w:hAnsiTheme="majorBidi" w:cstheme="majorBidi"/>
          <w:i/>
          <w:lang w:val="id-ID"/>
        </w:rPr>
        <w:t>Trends in International Mathematics and Science Study</w:t>
      </w:r>
      <w:r w:rsidRPr="00D1247C">
        <w:rPr>
          <w:rFonts w:asciiTheme="majorBidi" w:hAnsiTheme="majorBidi" w:cstheme="majorBidi"/>
          <w:lang w:val="id-ID"/>
        </w:rPr>
        <w:t xml:space="preserve"> (TIMSS) yang diinisiasi oleh the </w:t>
      </w:r>
      <w:r w:rsidRPr="00D1247C">
        <w:rPr>
          <w:rFonts w:asciiTheme="majorBidi" w:hAnsiTheme="majorBidi" w:cstheme="majorBidi"/>
          <w:i/>
          <w:lang w:val="id-ID"/>
        </w:rPr>
        <w:t>International Association for the Evaluation of Educational Achievement</w:t>
      </w:r>
      <w:r w:rsidRPr="00D1247C">
        <w:rPr>
          <w:rFonts w:asciiTheme="majorBidi" w:hAnsiTheme="majorBidi" w:cstheme="majorBidi"/>
          <w:lang w:val="id-ID"/>
        </w:rPr>
        <w:t xml:space="preserve"> (IEA), yang menyatakan Indonesia memiliki pencapaian di bawah rata-rata dibanding dengan pencapaian rata-rata internasional. Pendidikan di Indonesia dalam skor IPA berada dalam peringkat nomor 45 dari 48 negara </w:t>
      </w:r>
      <w:r w:rsidR="0008652F" w:rsidRPr="00D1247C">
        <w:rPr>
          <w:rFonts w:asciiTheme="majorBidi" w:hAnsiTheme="majorBidi" w:cstheme="majorBidi"/>
          <w:lang w:val="id-ID"/>
        </w:rPr>
        <w:fldChar w:fldCharType="begin" w:fldLock="1"/>
      </w:r>
      <w:r w:rsidR="004524E4" w:rsidRPr="00D1247C">
        <w:rPr>
          <w:rFonts w:asciiTheme="majorBidi" w:hAnsiTheme="majorBidi" w:cstheme="majorBidi"/>
          <w:lang w:val="id-ID"/>
        </w:rPr>
        <w:instrText>ADDIN CSL_CITATION {"citationItems":[{"id":"ITEM-1","itemData":{"URL":"www.timss2015.org","accessed":{"date-parts":[["2018","7","9"]]},"id":"ITEM-1","issued":{"date-parts":[["2015"]]},"title":"Pusat Penilaian Pendidikan Badan Penelitian Dan Pengembangan Mengenai TIMSS","type":"webpage"},"uris":["http://www.mendeley.com/documents/?uuid=2ef74cc6-35f7-4cb0-ba13-3fb891bdb2a3"]}],"mendeley":{"formattedCitation":"(“Pusat Penilaian Pendidikan Badan Penelitian Dan Pengembangan Mengenai TIMSS,” 2015)","plainTextFormattedCitation":"(“Pusat Penilaian Pendidikan Badan Penelitian Dan Pengembangan Mengenai TIMSS,” 2015)","previouslyFormattedCitation":"[1]"},"properties":{"noteIndex":0},"schema":"https://github.com/citation-style-language/schema/raw/master/csl-citation.json"}</w:instrText>
      </w:r>
      <w:r w:rsidR="0008652F" w:rsidRPr="00D1247C">
        <w:rPr>
          <w:rFonts w:asciiTheme="majorBidi" w:hAnsiTheme="majorBidi" w:cstheme="majorBidi"/>
          <w:lang w:val="id-ID"/>
        </w:rPr>
        <w:fldChar w:fldCharType="separate"/>
      </w:r>
      <w:r w:rsidR="004524E4" w:rsidRPr="00D1247C">
        <w:rPr>
          <w:rFonts w:asciiTheme="majorBidi" w:hAnsiTheme="majorBidi" w:cstheme="majorBidi"/>
          <w:noProof/>
          <w:lang w:val="id-ID"/>
        </w:rPr>
        <w:t>(“Pusat Penilaian Pendidikan Badan Penelitian Dan Pengembangan Mengenai TIMSS,” 2015)</w:t>
      </w:r>
      <w:r w:rsidR="0008652F" w:rsidRPr="00D1247C">
        <w:rPr>
          <w:rFonts w:asciiTheme="majorBidi" w:hAnsiTheme="majorBidi" w:cstheme="majorBidi"/>
          <w:lang w:val="id-ID"/>
        </w:rPr>
        <w:fldChar w:fldCharType="end"/>
      </w:r>
      <w:r w:rsidRPr="00D1247C">
        <w:rPr>
          <w:rFonts w:asciiTheme="majorBidi" w:hAnsiTheme="majorBidi" w:cstheme="majorBidi"/>
          <w:lang w:val="id-ID"/>
        </w:rPr>
        <w:t xml:space="preserve">. Jika dilihat dari soal-soal indikator penilaian TIMSS ini, ternyata karakteristik soal-soal tersebut menuntut penalaran, argumentasi dan kreativitas dalam menyelesaikannya. Seharusnya guru melatih siswa supaya mampu menalar dan mampu berargumentasi serta kreatif. Namun sayangnya selama ini guru tidak pernah mengajar siswa untuk mampu berpikir </w:t>
      </w:r>
      <w:r w:rsidRPr="00D1247C">
        <w:rPr>
          <w:rFonts w:asciiTheme="majorBidi" w:hAnsiTheme="majorBidi" w:cstheme="majorBidi"/>
          <w:i/>
          <w:lang w:val="id-ID"/>
        </w:rPr>
        <w:t xml:space="preserve">High Order Thinking Skill </w:t>
      </w:r>
      <w:r w:rsidRPr="00D1247C">
        <w:rPr>
          <w:rFonts w:asciiTheme="majorBidi" w:hAnsiTheme="majorBidi" w:cstheme="majorBidi"/>
          <w:lang w:val="id-ID"/>
        </w:rPr>
        <w:t>(HOTS).</w:t>
      </w:r>
    </w:p>
    <w:p w:rsidR="008C10B5" w:rsidRPr="00D1247C" w:rsidRDefault="008C10B5" w:rsidP="003F7957">
      <w:pPr>
        <w:ind w:left="-43" w:firstLine="334"/>
        <w:jc w:val="both"/>
        <w:rPr>
          <w:rFonts w:asciiTheme="majorBidi" w:hAnsiTheme="majorBidi" w:cstheme="majorBidi"/>
          <w:lang w:val="id-ID"/>
        </w:rPr>
      </w:pPr>
      <w:r w:rsidRPr="00D1247C">
        <w:rPr>
          <w:rFonts w:asciiTheme="majorBidi" w:hAnsiTheme="majorBidi" w:cstheme="majorBidi"/>
          <w:lang w:val="id-ID"/>
        </w:rPr>
        <w:t xml:space="preserve">Berbeda cerita apabila bicara masalah film. Siswa akan sangat senang menonton film, baik di televisi, </w:t>
      </w:r>
      <w:r w:rsidR="005F121D" w:rsidRPr="00D1247C">
        <w:rPr>
          <w:rFonts w:asciiTheme="majorBidi" w:hAnsiTheme="majorBidi" w:cstheme="majorBidi"/>
          <w:i/>
          <w:lang w:val="id-ID"/>
        </w:rPr>
        <w:t>Y</w:t>
      </w:r>
      <w:r w:rsidRPr="00D1247C">
        <w:rPr>
          <w:rFonts w:asciiTheme="majorBidi" w:hAnsiTheme="majorBidi" w:cstheme="majorBidi"/>
          <w:i/>
          <w:lang w:val="id-ID"/>
        </w:rPr>
        <w:t>ou</w:t>
      </w:r>
      <w:r w:rsidR="005F121D" w:rsidRPr="00D1247C">
        <w:rPr>
          <w:rFonts w:asciiTheme="majorBidi" w:hAnsiTheme="majorBidi" w:cstheme="majorBidi"/>
          <w:i/>
          <w:lang w:val="id-ID"/>
        </w:rPr>
        <w:t>T</w:t>
      </w:r>
      <w:r w:rsidRPr="00D1247C">
        <w:rPr>
          <w:rFonts w:asciiTheme="majorBidi" w:hAnsiTheme="majorBidi" w:cstheme="majorBidi"/>
          <w:i/>
          <w:lang w:val="id-ID"/>
        </w:rPr>
        <w:t>ube</w:t>
      </w:r>
      <w:r w:rsidRPr="00D1247C">
        <w:rPr>
          <w:rFonts w:asciiTheme="majorBidi" w:hAnsiTheme="majorBidi" w:cstheme="majorBidi"/>
          <w:lang w:val="id-ID"/>
        </w:rPr>
        <w:t>, bioskop, ataupun dalam media lainnya. Mereka sangat menyukai berbagai jenis film, termasuk</w:t>
      </w:r>
      <w:r w:rsidR="00F019EE" w:rsidRPr="00D1247C">
        <w:rPr>
          <w:rFonts w:asciiTheme="majorBidi" w:hAnsiTheme="majorBidi" w:cstheme="majorBidi"/>
          <w:lang w:val="id-ID"/>
        </w:rPr>
        <w:t xml:space="preserve"> fiksi ilmiah/</w:t>
      </w:r>
      <w:r w:rsidRPr="00D1247C">
        <w:rPr>
          <w:rFonts w:asciiTheme="majorBidi" w:hAnsiTheme="majorBidi" w:cstheme="majorBidi"/>
          <w:i/>
          <w:lang w:val="id-ID"/>
        </w:rPr>
        <w:t>science fiction (sci-fi)</w:t>
      </w:r>
      <w:r w:rsidRPr="00D1247C">
        <w:rPr>
          <w:rFonts w:asciiTheme="majorBidi" w:hAnsiTheme="majorBidi" w:cstheme="majorBidi"/>
          <w:lang w:val="id-ID"/>
        </w:rPr>
        <w:t xml:space="preserve">, dimana di dalam film tersebut menunjukkan hal-hal di luar nalar manusia. Dari aktivitas menonton film </w:t>
      </w:r>
      <w:r w:rsidRPr="00D1247C">
        <w:rPr>
          <w:rFonts w:asciiTheme="majorBidi" w:hAnsiTheme="majorBidi" w:cstheme="majorBidi"/>
          <w:i/>
          <w:lang w:val="id-ID"/>
        </w:rPr>
        <w:t>sci-fi</w:t>
      </w:r>
      <w:r w:rsidRPr="00D1247C">
        <w:rPr>
          <w:rFonts w:asciiTheme="majorBidi" w:hAnsiTheme="majorBidi" w:cstheme="majorBidi"/>
          <w:lang w:val="id-ID"/>
        </w:rPr>
        <w:t xml:space="preserve"> seperti itu, ada banyak reaksi yang diperlihatkan siswa mulai dari kagum akan </w:t>
      </w:r>
      <w:r w:rsidR="00F019EE" w:rsidRPr="00D1247C">
        <w:rPr>
          <w:rFonts w:asciiTheme="majorBidi" w:hAnsiTheme="majorBidi" w:cstheme="majorBidi"/>
          <w:lang w:val="id-ID"/>
        </w:rPr>
        <w:t>‘</w:t>
      </w:r>
      <w:r w:rsidRPr="00D1247C">
        <w:rPr>
          <w:rFonts w:asciiTheme="majorBidi" w:hAnsiTheme="majorBidi" w:cstheme="majorBidi"/>
          <w:lang w:val="id-ID"/>
        </w:rPr>
        <w:t xml:space="preserve">keajaiban’ dalam film itu hingga mengatakan bahwa peristiwa dalam film itu tidaklah masuk akal. Jika siswa sudah terkagum-kagum dan mampu berpikir bahwa peristiwa di </w:t>
      </w:r>
      <w:r w:rsidRPr="00D1247C">
        <w:rPr>
          <w:rFonts w:asciiTheme="majorBidi" w:hAnsiTheme="majorBidi" w:cstheme="majorBidi"/>
          <w:lang w:val="id-ID"/>
        </w:rPr>
        <w:lastRenderedPageBreak/>
        <w:t>dalam film itu merupakan hal yang ajaib atau tidak masuk akal berarti siswa tahu teori yang benar. Ini berarti siswa sudah mampu menganalisis dan mengevaluasi film tersebut dengan kemampuan berpikir HOTS.</w:t>
      </w:r>
    </w:p>
    <w:p w:rsidR="003B2364" w:rsidRPr="00D1247C" w:rsidRDefault="00D7109F" w:rsidP="003F7957">
      <w:pPr>
        <w:ind w:left="-43" w:firstLine="334"/>
        <w:jc w:val="both"/>
        <w:rPr>
          <w:rFonts w:asciiTheme="majorBidi" w:hAnsiTheme="majorBidi" w:cstheme="majorBidi"/>
          <w:lang w:val="id-ID"/>
        </w:rPr>
      </w:pPr>
      <w:r w:rsidRPr="00D1247C">
        <w:rPr>
          <w:rFonts w:asciiTheme="majorBidi" w:hAnsiTheme="majorBidi" w:cstheme="majorBidi"/>
          <w:lang w:val="id-ID"/>
        </w:rPr>
        <w:t xml:space="preserve">Dalam perkembangannya, telah dilakukan penelitian yang merancang pembelajaran menggunakan media film </w:t>
      </w:r>
      <w:r w:rsidR="0008652F" w:rsidRPr="00D1247C">
        <w:rPr>
          <w:rFonts w:asciiTheme="majorBidi" w:hAnsiTheme="majorBidi" w:cstheme="majorBidi"/>
          <w:lang w:val="id-ID"/>
        </w:rPr>
        <w:fldChar w:fldCharType="begin" w:fldLock="1"/>
      </w:r>
      <w:r w:rsidR="004524E4" w:rsidRPr="00D1247C">
        <w:rPr>
          <w:rFonts w:asciiTheme="majorBidi" w:hAnsiTheme="majorBidi" w:cstheme="majorBidi"/>
          <w:lang w:val="id-ID"/>
        </w:rPr>
        <w:instrText>ADDIN CSL_CITATION {"citationItems":[{"id":"ITEM-1","itemData":{"URL":"http://repository.uksw.edu/handle/123456789/611","abstract":"Papa umumnya pembelajaran hanya berdasarkan pada peristiwa yang benar saja baik dalam buku-buku, artikel-artikel maupun dalam kegiatan belajar mengajar. Dengan demikian, siswa hanya mampu menghafal materi- materi yang disampaikan oleh guru tanpa menganalisanya. Akibatnya siswa tidak bisa berfikir secara kreatif dan inovatif dan kelas terkesan pasif karena tidak memberikan kesempatan pada siswa untuk berdiskusi. Padahal tidak semua materi bisa dihafalkan, hususnya materi-materi dalam fisika. Untuk mengatasi permasalahan tersebut digunanakan Metode pembelajaran berdasarkan kesaIahan (Learn Of Error) yang dibantu dengan Film kartun Tom and Jerry sebagai media pembelajaran. Penelitian ini bertujuan untuk menarik minat siswa agar lebih tertarik dan termotivasi untuk belajar fisika. Selain itu, penelitian ini juga bertujuan untuk mengajak siswa lebih aktif belajar dalam berpikir kritis yaitu dengan menganalisa adegan-adegan yang salah sehingga lebih memabami konsep-konsep fisika khususnya materi elastisitas benda dan Hukum Hooke. Metode penelitian yang digunakan adalah Penelitian metode PTK (Penelitian Tindakan Kelas) jenis guru sebagai peneliti. Dari pelitian Diperoleh bahwa metode ini mampu melatih siswa untuk berpikir kritis sehingga dadat menganalisa adegan..yang salah dalam,film kartun Tom and Jerry. tersebut serta siswa lebih paham terhadap materi elastisitas bahan dan Hakum Hooke. Hal ini bisa dilihat dari hasil post test yang menunjukkan 90% siswa (18 siswa) mendapat nilai diatas 70. Siswa mengaku senang terhadap metoed ini karena menyenangkan dan dapat belajar menganalisa dari kesalahan adegan dalam film kartun.","accessed":{"date-parts":[["2018","5","8"]]},"author":[{"dropping-particle":"","family":"Windiarti","given":"Ika","non-dropping-particle":"","parse-names":false,"suffix":""},{"dropping-particle":"","family":"Noviandini","given":"Diane","non-dropping-particle":"","parse-names":false,"suffix":""},{"dropping-particle":"","family":"Sudarmi","given":"Marmi","non-dropping-particle":"","parse-names":false,"suffix":""}],"container-title":"Institutional Repository Satya Wacana Christian University","id":"ITEM-1","issued":{"date-parts":[["2012"]]},"publisher":"Program Studi Pendidikan Fisika FSM-UKSW","title":"Metode Pembelajaran Fisika Berdasarkan Kesalahan (Learn of Error) yang Dibantu dengan Film Kartun Tom and Jerry Sebagai Media Bembelajaran pada Materi Elastisitas Benda","type":"webpage"},"uris":["http://www.mendeley.com/documents/?uuid=42412cdc-742d-3c36-94d8-b293dcb53acd"]},{"id":"ITEM-2","itemData":{"DOI":"10.31764/paedagoria.v10i1.801","ISSN":"2614-3674","abstract":"Abstrak: Tujuan Penelitian ini untuk: (1) memanfaatkan film kartun “Larva” sebagai media belajar lewat kesalahan untuk mengajarkan siswa berpikir HOTS Khususnya ranah evaluasi dan analisis (2) memberi contoh RPP yang pembelajarannya mengajarkan siswa berpikir Higher Order Thinking Skills (HOTS). Jenis penelitian ini adalah penelitian tindakan kelas (PTK) yang dianalisis secara deskriptif kualitatif. Instrumen yang digunakan dalam penelitian ini adalah RPP berbasis HOTS, soal evaluasi HOTS, lembar observasi dan kuesioner. Hasil analisis lembar observasi 86,1% siswa menjawab dengan benar pertanyaan menggiring HOTS dan lembar kuesioner 96,6% siswa paham dan terbantu dengan pertanyaan menggiring. Hasil tes siswa menunjukkan 85% siswa mendapatkan nilai ≥ 70. Penelitian ini telah berhasil dan memenuhi kriteria sehingga RPP ini dapat menjadi contoh RPP berbasis HOTS bagi guru untuk mengajarkan siswa berpikir HOTS.Abstract: The purpose of this research: (1) to use Larva cartoons as a learning media through mistakes to teach students to think HOTS especially the domain of evaluation and analysis(2) give an example of lesson plans which teaches students to think of Higher Order Thinking Skills (HOTS). This type of research is classroom action research (CAR) which was analyzed qualitatively. Research Instrument used include lesson plans, observation sheet, and questionnaire sheets. The results of the observation sheet analysis of 86.1% of students answered correctly the questions led to HOTS and questionnaire sheets 96.6% of students understood and were helped with questions leading. Student test results show 85% of students get a score of more than 70. This research has succeeded and fulfilled the criteria so that this lesson plans can be an example of HOTS-based lesson plans for teachers to teach students to think HOTS.","author":[{"dropping-particle":"","family":"Sekar Arum","given":"Niky Ayu","non-dropping-particle":"","parse-names":false,"suffix":""},{"dropping-particle":"","family":"Sudarmi","given":"Marmi","non-dropping-particle":"","parse-names":false,"suffix":""},{"dropping-particle":"","family":"Pattiserlihun","given":"Alvama","non-dropping-particle":"","parse-names":false,"suffix":""}],"container-title":"Paedagoria | FKIP UMMat","id":"ITEM-2","issue":"1","issued":{"date-parts":[["2019","4","30"]]},"page":"40","title":"Pemanfaatan Film Kartun “Larva” sebagai Media Belajar Lewat Kesalahan untuk Mengajarkan HOTS Kepada Siswa pada Materi Dispersi Cahaya","type":"article-journal","volume":"10"},"uris":["http://www.mendeley.com/documents/?uuid=76a65da2-3cd4-322e-be2b-1828b3d58d6d"]}],"mendeley":{"formattedCitation":"(Sekar Arum, Sudarmi, &amp; Pattiserlihun, 2019; Windiarti, Noviandini, &amp; Sudarmi, 2012)","plainTextFormattedCitation":"(Sekar Arum, Sudarmi, &amp; Pattiserlihun, 2019; Windiarti, Noviandini, &amp; Sudarmi, 2012)","previouslyFormattedCitation":"[6,7]"},"properties":{"noteIndex":0},"schema":"https://github.com/citation-style-language/schema/raw/master/csl-citation.json"}</w:instrText>
      </w:r>
      <w:r w:rsidR="0008652F" w:rsidRPr="00D1247C">
        <w:rPr>
          <w:rFonts w:asciiTheme="majorBidi" w:hAnsiTheme="majorBidi" w:cstheme="majorBidi"/>
          <w:lang w:val="id-ID"/>
        </w:rPr>
        <w:fldChar w:fldCharType="separate"/>
      </w:r>
      <w:r w:rsidR="004524E4" w:rsidRPr="00D1247C">
        <w:rPr>
          <w:rFonts w:asciiTheme="majorBidi" w:hAnsiTheme="majorBidi" w:cstheme="majorBidi"/>
          <w:noProof/>
          <w:lang w:val="id-ID"/>
        </w:rPr>
        <w:t>(Sekar Arum, Sudarmi, &amp; Pattiserlihun, 2019; Windiarti, Noviandini, &amp; Sudarmi, 2012)</w:t>
      </w:r>
      <w:r w:rsidR="0008652F" w:rsidRPr="00D1247C">
        <w:rPr>
          <w:rFonts w:asciiTheme="majorBidi" w:hAnsiTheme="majorBidi" w:cstheme="majorBidi"/>
          <w:lang w:val="id-ID"/>
        </w:rPr>
        <w:fldChar w:fldCharType="end"/>
      </w:r>
      <w:r w:rsidR="003B2364" w:rsidRPr="00D1247C">
        <w:rPr>
          <w:rFonts w:asciiTheme="majorBidi" w:hAnsiTheme="majorBidi" w:cstheme="majorBidi"/>
          <w:lang w:val="id-ID"/>
        </w:rPr>
        <w:t>.</w:t>
      </w:r>
      <w:r w:rsidRPr="00D1247C">
        <w:rPr>
          <w:rFonts w:asciiTheme="majorBidi" w:hAnsiTheme="majorBidi" w:cstheme="majorBidi"/>
          <w:lang w:val="id-ID"/>
        </w:rPr>
        <w:t xml:space="preserve"> Dari penelitian tersebut didapatkan bahwa pembelajaran menggunakan film mampu membuat siswa menjadi lebih aktif dan termotivasi dalam belajar serta meningkatkan kemampuan berpikir tingkat tinggi.</w:t>
      </w:r>
    </w:p>
    <w:p w:rsidR="008C10B5" w:rsidRPr="00D1247C" w:rsidRDefault="008C10B5" w:rsidP="003F7957">
      <w:pPr>
        <w:ind w:firstLine="567"/>
        <w:jc w:val="both"/>
        <w:rPr>
          <w:rFonts w:asciiTheme="majorBidi" w:hAnsiTheme="majorBidi" w:cstheme="majorBidi"/>
          <w:lang w:val="id-ID"/>
        </w:rPr>
      </w:pPr>
      <w:r w:rsidRPr="00D1247C">
        <w:rPr>
          <w:rFonts w:asciiTheme="majorBidi" w:hAnsiTheme="majorBidi" w:cstheme="majorBidi"/>
          <w:lang w:val="id-ID"/>
        </w:rPr>
        <w:t xml:space="preserve">Penelitian ini bertujuan untuk </w:t>
      </w:r>
      <w:r w:rsidR="000C6160" w:rsidRPr="00D1247C">
        <w:rPr>
          <w:rFonts w:asciiTheme="majorBidi" w:hAnsiTheme="majorBidi" w:cstheme="majorBidi"/>
          <w:lang w:val="id-ID"/>
        </w:rPr>
        <w:t xml:space="preserve">merancang suatu pembelajaran materi optika yang </w:t>
      </w:r>
      <w:r w:rsidR="00577B78" w:rsidRPr="00D1247C">
        <w:rPr>
          <w:rFonts w:asciiTheme="majorBidi" w:hAnsiTheme="majorBidi" w:cstheme="majorBidi"/>
          <w:lang w:val="id-ID"/>
        </w:rPr>
        <w:t>mengajarkan</w:t>
      </w:r>
      <w:r w:rsidR="000C6160" w:rsidRPr="00D1247C">
        <w:rPr>
          <w:rFonts w:asciiTheme="majorBidi" w:hAnsiTheme="majorBidi" w:cstheme="majorBidi"/>
          <w:lang w:val="id-ID"/>
        </w:rPr>
        <w:t xml:space="preserve"> siswa untuk berpikir tingkat tinggi (HOTS) dengan </w:t>
      </w:r>
      <w:r w:rsidR="009E57C1" w:rsidRPr="00D1247C">
        <w:rPr>
          <w:rFonts w:asciiTheme="majorBidi" w:hAnsiTheme="majorBidi" w:cstheme="majorBidi"/>
          <w:lang w:val="id-ID"/>
        </w:rPr>
        <w:t xml:space="preserve">memanfaatkan film </w:t>
      </w:r>
      <w:r w:rsidR="009E57C1" w:rsidRPr="00D1247C">
        <w:rPr>
          <w:rFonts w:asciiTheme="majorBidi" w:hAnsiTheme="majorBidi" w:cstheme="majorBidi"/>
          <w:i/>
          <w:lang w:val="id-ID"/>
        </w:rPr>
        <w:t>Hollow Man 2</w:t>
      </w:r>
      <w:r w:rsidR="0008652F" w:rsidRPr="00D1247C">
        <w:rPr>
          <w:rFonts w:asciiTheme="majorBidi" w:hAnsiTheme="majorBidi" w:cstheme="majorBidi"/>
          <w:lang w:val="id-ID"/>
        </w:rPr>
        <w:fldChar w:fldCharType="begin" w:fldLock="1"/>
      </w:r>
      <w:r w:rsidR="004524E4" w:rsidRPr="00D1247C">
        <w:rPr>
          <w:rFonts w:asciiTheme="majorBidi" w:hAnsiTheme="majorBidi" w:cstheme="majorBidi"/>
          <w:lang w:val="id-ID"/>
        </w:rPr>
        <w:instrText>ADDIN CSL_CITATION {"citationItems":[{"id":"ITEM-1","itemData":{"author":[{"dropping-particle":"","family":"Fäh","given":"Claudio","non-dropping-particle":"","parse-names":false,"suffix":""}],"id":"ITEM-1","issued":{"date-parts":[["2006"]]},"publisher":"Destination Films.","publisher-place":"United States","title":"Hollow Man 2","type":"motion_picture"},"uris":["http://www.mendeley.com/documents/?uuid=35fe148e-2137-4022-839d-1027bda62dea"]}],"mendeley":{"formattedCitation":"(Fäh, 2006)","plainTextFormattedCitation":"(Fäh, 2006)","previouslyFormattedCitation":"[8]"},"properties":{"noteIndex":0},"schema":"https://github.com/citation-style-language/schema/raw/master/csl-citation.json"}</w:instrText>
      </w:r>
      <w:r w:rsidR="0008652F" w:rsidRPr="00D1247C">
        <w:rPr>
          <w:rFonts w:asciiTheme="majorBidi" w:hAnsiTheme="majorBidi" w:cstheme="majorBidi"/>
          <w:lang w:val="id-ID"/>
        </w:rPr>
        <w:fldChar w:fldCharType="separate"/>
      </w:r>
      <w:r w:rsidR="004524E4" w:rsidRPr="00D1247C">
        <w:rPr>
          <w:rFonts w:asciiTheme="majorBidi" w:hAnsiTheme="majorBidi" w:cstheme="majorBidi"/>
          <w:noProof/>
          <w:lang w:val="id-ID"/>
        </w:rPr>
        <w:t>(Fäh, 2006)</w:t>
      </w:r>
      <w:r w:rsidR="0008652F" w:rsidRPr="00D1247C">
        <w:rPr>
          <w:rFonts w:asciiTheme="majorBidi" w:hAnsiTheme="majorBidi" w:cstheme="majorBidi"/>
          <w:lang w:val="id-ID"/>
        </w:rPr>
        <w:fldChar w:fldCharType="end"/>
      </w:r>
      <w:r w:rsidR="009E57C1" w:rsidRPr="00D1247C">
        <w:rPr>
          <w:rFonts w:asciiTheme="majorBidi" w:hAnsiTheme="majorBidi" w:cstheme="majorBidi"/>
          <w:lang w:val="id-ID"/>
        </w:rPr>
        <w:t xml:space="preserve"> yang di dalamnya terdapat beberapa peristiwa yang salah menurut konsep Fisika</w:t>
      </w:r>
      <w:r w:rsidR="00B82D97" w:rsidRPr="00D1247C">
        <w:rPr>
          <w:rFonts w:asciiTheme="majorBidi" w:hAnsiTheme="majorBidi" w:cstheme="majorBidi"/>
          <w:lang w:val="id-ID"/>
        </w:rPr>
        <w:t>; membuat model pembelajaran di mana dengan menganalisis kejadian-kejadian tak nalar pada film, materi pembiasan,</w:t>
      </w:r>
      <w:r w:rsidR="00130F7D" w:rsidRPr="00D1247C">
        <w:rPr>
          <w:rFonts w:asciiTheme="majorBidi" w:hAnsiTheme="majorBidi" w:cstheme="majorBidi"/>
          <w:lang w:val="id-ID"/>
        </w:rPr>
        <w:t xml:space="preserve"> pemantulan,</w:t>
      </w:r>
      <w:r w:rsidR="00B82D97" w:rsidRPr="00D1247C">
        <w:rPr>
          <w:rFonts w:asciiTheme="majorBidi" w:hAnsiTheme="majorBidi" w:cstheme="majorBidi"/>
          <w:lang w:val="id-ID"/>
        </w:rPr>
        <w:t xml:space="preserve"> indeks bias, serta proses mata melihat dapat dipahami dengan lebih baik; dan</w:t>
      </w:r>
      <w:r w:rsidR="009E57C1" w:rsidRPr="00D1247C">
        <w:rPr>
          <w:rFonts w:asciiTheme="majorBidi" w:hAnsiTheme="majorBidi" w:cstheme="majorBidi"/>
          <w:lang w:val="id-ID"/>
        </w:rPr>
        <w:t xml:space="preserve">memberikan contoh pembelajaran Fisika yang menarik dan menantang. </w:t>
      </w:r>
    </w:p>
    <w:p w:rsidR="00FF73DE" w:rsidRPr="00D1247C" w:rsidRDefault="00FF73DE" w:rsidP="003F7957">
      <w:pPr>
        <w:spacing w:before="120" w:after="120"/>
        <w:jc w:val="both"/>
        <w:rPr>
          <w:rFonts w:asciiTheme="majorBidi" w:hAnsiTheme="majorBidi" w:cstheme="majorBidi"/>
          <w:b/>
          <w:lang w:val="id-ID"/>
        </w:rPr>
      </w:pPr>
    </w:p>
    <w:p w:rsidR="007C2CFD" w:rsidRPr="00D1247C" w:rsidRDefault="007C2CFD" w:rsidP="003F7957">
      <w:pPr>
        <w:spacing w:before="120" w:after="120"/>
        <w:jc w:val="both"/>
        <w:rPr>
          <w:rFonts w:asciiTheme="majorBidi" w:hAnsiTheme="majorBidi" w:cstheme="majorBidi"/>
          <w:b/>
          <w:lang w:val="id-ID"/>
        </w:rPr>
      </w:pPr>
      <w:r w:rsidRPr="00D1247C">
        <w:rPr>
          <w:rFonts w:asciiTheme="majorBidi" w:hAnsiTheme="majorBidi" w:cstheme="majorBidi"/>
          <w:b/>
          <w:lang w:val="id-ID"/>
        </w:rPr>
        <w:t>METODE</w:t>
      </w:r>
    </w:p>
    <w:p w:rsidR="00CC7ACF" w:rsidRPr="00D1247C" w:rsidRDefault="00CC7ACF" w:rsidP="003F7957">
      <w:pPr>
        <w:pStyle w:val="ListParagraph"/>
        <w:numPr>
          <w:ilvl w:val="0"/>
          <w:numId w:val="5"/>
        </w:numPr>
        <w:spacing w:before="120" w:after="120"/>
        <w:ind w:left="284" w:hanging="284"/>
        <w:rPr>
          <w:rFonts w:asciiTheme="majorBidi" w:hAnsiTheme="majorBidi" w:cstheme="majorBidi"/>
          <w:b/>
          <w:sz w:val="24"/>
          <w:szCs w:val="24"/>
          <w:lang w:val="id-ID"/>
        </w:rPr>
      </w:pPr>
      <w:r w:rsidRPr="00D1247C">
        <w:rPr>
          <w:rFonts w:asciiTheme="majorBidi" w:hAnsiTheme="majorBidi" w:cstheme="majorBidi"/>
          <w:b/>
          <w:sz w:val="24"/>
          <w:szCs w:val="24"/>
          <w:lang w:val="id-ID"/>
        </w:rPr>
        <w:t>Prosedur Penelitian</w:t>
      </w:r>
    </w:p>
    <w:p w:rsidR="0021256C" w:rsidRPr="00D1247C" w:rsidRDefault="0021256C" w:rsidP="003F7957">
      <w:pPr>
        <w:spacing w:before="120" w:after="120"/>
        <w:jc w:val="both"/>
        <w:rPr>
          <w:rFonts w:asciiTheme="majorBidi" w:hAnsiTheme="majorBidi" w:cstheme="majorBidi"/>
          <w:lang w:val="id-ID"/>
        </w:rPr>
      </w:pPr>
      <w:r w:rsidRPr="00D1247C">
        <w:rPr>
          <w:rFonts w:asciiTheme="majorBidi" w:hAnsiTheme="majorBidi" w:cstheme="majorBidi"/>
          <w:lang w:val="id-ID"/>
        </w:rPr>
        <w:t xml:space="preserve">Penelitian ini </w:t>
      </w:r>
      <w:r w:rsidR="001238B6" w:rsidRPr="00D1247C">
        <w:rPr>
          <w:rFonts w:asciiTheme="majorBidi" w:hAnsiTheme="majorBidi" w:cstheme="majorBidi"/>
          <w:lang w:val="id-ID"/>
        </w:rPr>
        <w:t xml:space="preserve">merupakan </w:t>
      </w:r>
      <w:r w:rsidR="0057771A" w:rsidRPr="00D1247C">
        <w:rPr>
          <w:rFonts w:asciiTheme="majorBidi" w:hAnsiTheme="majorBidi" w:cstheme="majorBidi"/>
          <w:lang w:val="id-ID"/>
        </w:rPr>
        <w:t>P</w:t>
      </w:r>
      <w:r w:rsidR="00DC3029" w:rsidRPr="00D1247C">
        <w:rPr>
          <w:rFonts w:asciiTheme="majorBidi" w:hAnsiTheme="majorBidi" w:cstheme="majorBidi"/>
          <w:lang w:val="id-ID"/>
        </w:rPr>
        <w:t xml:space="preserve">enelitian </w:t>
      </w:r>
      <w:r w:rsidR="0057771A" w:rsidRPr="00D1247C">
        <w:rPr>
          <w:rFonts w:asciiTheme="majorBidi" w:hAnsiTheme="majorBidi" w:cstheme="majorBidi"/>
          <w:lang w:val="id-ID"/>
        </w:rPr>
        <w:t>T</w:t>
      </w:r>
      <w:r w:rsidR="00DC3029" w:rsidRPr="00D1247C">
        <w:rPr>
          <w:rFonts w:asciiTheme="majorBidi" w:hAnsiTheme="majorBidi" w:cstheme="majorBidi"/>
          <w:lang w:val="id-ID"/>
        </w:rPr>
        <w:t xml:space="preserve">indakan </w:t>
      </w:r>
      <w:r w:rsidR="0057771A" w:rsidRPr="00D1247C">
        <w:rPr>
          <w:rFonts w:asciiTheme="majorBidi" w:hAnsiTheme="majorBidi" w:cstheme="majorBidi"/>
          <w:lang w:val="id-ID"/>
        </w:rPr>
        <w:t>K</w:t>
      </w:r>
      <w:r w:rsidR="00DC3029" w:rsidRPr="00D1247C">
        <w:rPr>
          <w:rFonts w:asciiTheme="majorBidi" w:hAnsiTheme="majorBidi" w:cstheme="majorBidi"/>
          <w:lang w:val="id-ID"/>
        </w:rPr>
        <w:t>elas</w:t>
      </w:r>
      <w:r w:rsidR="0057771A" w:rsidRPr="00D1247C">
        <w:rPr>
          <w:rFonts w:asciiTheme="majorBidi" w:hAnsiTheme="majorBidi" w:cstheme="majorBidi"/>
          <w:lang w:val="id-ID"/>
        </w:rPr>
        <w:t xml:space="preserve"> (PTK)</w:t>
      </w:r>
      <w:r w:rsidR="001238B6" w:rsidRPr="00D1247C">
        <w:rPr>
          <w:rFonts w:asciiTheme="majorBidi" w:hAnsiTheme="majorBidi" w:cstheme="majorBidi"/>
          <w:lang w:val="id-ID"/>
        </w:rPr>
        <w:t xml:space="preserve">. </w:t>
      </w:r>
      <w:r w:rsidR="00D1419E" w:rsidRPr="00D1247C">
        <w:rPr>
          <w:rFonts w:asciiTheme="majorBidi" w:hAnsiTheme="majorBidi" w:cstheme="majorBidi"/>
          <w:lang w:val="id-ID"/>
        </w:rPr>
        <w:t>Responden</w:t>
      </w:r>
      <w:r w:rsidR="00EC3FDE" w:rsidRPr="00D1247C">
        <w:rPr>
          <w:rFonts w:asciiTheme="majorBidi" w:hAnsiTheme="majorBidi" w:cstheme="majorBidi"/>
          <w:lang w:val="id-ID"/>
        </w:rPr>
        <w:t xml:space="preserve"> dari penelitian ini adalah </w:t>
      </w:r>
      <w:r w:rsidR="00525682" w:rsidRPr="00D1247C">
        <w:rPr>
          <w:rFonts w:asciiTheme="majorBidi" w:hAnsiTheme="majorBidi" w:cstheme="majorBidi"/>
          <w:lang w:val="id-ID"/>
        </w:rPr>
        <w:t>9</w:t>
      </w:r>
      <w:r w:rsidR="00EC3FDE" w:rsidRPr="00D1247C">
        <w:rPr>
          <w:rFonts w:asciiTheme="majorBidi" w:hAnsiTheme="majorBidi" w:cstheme="majorBidi"/>
          <w:lang w:val="id-ID"/>
        </w:rPr>
        <w:t xml:space="preserve">mahasiswa </w:t>
      </w:r>
      <w:r w:rsidR="0057771A" w:rsidRPr="00D1247C">
        <w:rPr>
          <w:rFonts w:asciiTheme="majorBidi" w:hAnsiTheme="majorBidi" w:cstheme="majorBidi"/>
          <w:lang w:val="id-ID"/>
        </w:rPr>
        <w:t xml:space="preserve">Fisika dan Pendidikan Fisika </w:t>
      </w:r>
      <w:r w:rsidR="00EC3FDE" w:rsidRPr="00D1247C">
        <w:rPr>
          <w:rFonts w:asciiTheme="majorBidi" w:hAnsiTheme="majorBidi" w:cstheme="majorBidi"/>
          <w:lang w:val="id-ID"/>
        </w:rPr>
        <w:t xml:space="preserve">angkatan pertama. </w:t>
      </w:r>
      <w:r w:rsidR="00D1419E" w:rsidRPr="00D1247C">
        <w:rPr>
          <w:rFonts w:asciiTheme="majorBidi" w:hAnsiTheme="majorBidi" w:cstheme="majorBidi"/>
          <w:lang w:val="id-ID"/>
        </w:rPr>
        <w:t>Prosedur</w:t>
      </w:r>
      <w:r w:rsidR="0010468B" w:rsidRPr="00D1247C">
        <w:rPr>
          <w:rFonts w:asciiTheme="majorBidi" w:hAnsiTheme="majorBidi" w:cstheme="majorBidi"/>
          <w:lang w:val="id-ID"/>
        </w:rPr>
        <w:t xml:space="preserve"> penelitian digambarkan pada gambar 1.</w:t>
      </w:r>
    </w:p>
    <w:p w:rsidR="0010468B" w:rsidRPr="00D1247C" w:rsidRDefault="0008652F" w:rsidP="003F7957">
      <w:pPr>
        <w:spacing w:before="120" w:after="120"/>
        <w:jc w:val="both"/>
        <w:rPr>
          <w:rFonts w:asciiTheme="majorBidi" w:hAnsiTheme="majorBidi" w:cstheme="majorBidi"/>
          <w:lang w:val="id-ID"/>
        </w:rPr>
      </w:pPr>
      <w:r>
        <w:rPr>
          <w:rFonts w:asciiTheme="majorBidi" w:hAnsiTheme="majorBidi" w:cstheme="majorBidi"/>
          <w:noProof/>
          <w:lang w:val="id-ID" w:eastAsia="id-ID"/>
        </w:rPr>
        <w:lastRenderedPageBrea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31" o:spid="_x0000_s1026" type="#_x0000_t34" style="position:absolute;left:0;text-align:left;margin-left:129.85pt;margin-top:11.45pt;width:3.55pt;height:87pt;flip:y;z-index:2516561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" adj="88903" strokecolor="black [3040]">
            <v:stroke dashstyle="longDash" endarrow="block"/>
          </v:shape>
        </w:pict>
      </w:r>
      <w:r>
        <w:rPr>
          <w:rFonts w:asciiTheme="majorBidi" w:hAnsiTheme="majorBidi" w:cstheme="majorBidi"/>
          <w:noProof/>
          <w:lang w:val="id-ID" w:eastAsia="id-ID"/>
        </w:rPr>
        <w:pict>
          <v:shapetype id="_x0000_t202" coordsize="21600,21600" o:spt="202" path="m,l,21600r21600,l21600,xe">
            <v:stroke joinstyle="miter"/>
            <v:path gradientshapeok="t" o:connecttype="rect"/>
          </v:shapetype>
          <v:shape id="Kotak Teks 32" o:spid="_x0000_s1084" type="#_x0000_t202" style="position:absolute;left:0;text-align:left;margin-left:141.15pt;margin-top:20.45pt;width:1in;height:1in;z-index:25165824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" filled="f" stroked="f">
            <v:textbox>
              <w:txbxContent>
                <w:p w:rsidR="00045395" w:rsidRPr="00DC629A" w:rsidRDefault="00045395">
                  <w:pPr>
                    <w:rPr>
                      <w:sz w:val="20"/>
                      <w:szCs w:val="20"/>
                      <w:lang w:val="id-ID"/>
                    </w:rPr>
                  </w:pPr>
                  <w:r w:rsidRPr="00DC629A">
                    <w:rPr>
                      <w:sz w:val="20"/>
                      <w:szCs w:val="20"/>
                      <w:lang w:val="id-ID"/>
                    </w:rPr>
                    <w:t>masuk</w:t>
                  </w:r>
                </w:p>
                <w:p w:rsidR="00045395" w:rsidRPr="00DC629A" w:rsidRDefault="00045395">
                  <w:pPr>
                    <w:rPr>
                      <w:sz w:val="20"/>
                      <w:szCs w:val="20"/>
                      <w:lang w:val="id-ID"/>
                    </w:rPr>
                  </w:pPr>
                  <w:r w:rsidRPr="00DC629A">
                    <w:rPr>
                      <w:sz w:val="20"/>
                      <w:szCs w:val="20"/>
                      <w:lang w:val="id-ID"/>
                    </w:rPr>
                    <w:t>siklus</w:t>
                  </w:r>
                </w:p>
                <w:p w:rsidR="00045395" w:rsidRDefault="00045395">
                  <w:pPr>
                    <w:rPr>
                      <w:sz w:val="20"/>
                      <w:szCs w:val="20"/>
                      <w:lang w:val="id-ID"/>
                    </w:rPr>
                  </w:pPr>
                  <w:r w:rsidRPr="00DC629A">
                    <w:rPr>
                      <w:sz w:val="20"/>
                      <w:szCs w:val="20"/>
                      <w:lang w:val="id-ID"/>
                    </w:rPr>
                    <w:t>selanjut</w:t>
                  </w:r>
                  <w:r>
                    <w:rPr>
                      <w:sz w:val="20"/>
                      <w:szCs w:val="20"/>
                      <w:lang w:val="id-ID"/>
                    </w:rPr>
                    <w:t>-</w:t>
                  </w:r>
                </w:p>
                <w:p w:rsidR="00045395" w:rsidRPr="00DC629A" w:rsidRDefault="00045395">
                  <w:pPr>
                    <w:rPr>
                      <w:sz w:val="20"/>
                      <w:szCs w:val="20"/>
                      <w:lang w:val="id-ID"/>
                    </w:rPr>
                  </w:pPr>
                  <w:r w:rsidRPr="00DC629A">
                    <w:rPr>
                      <w:sz w:val="20"/>
                      <w:szCs w:val="20"/>
                      <w:lang w:val="id-ID"/>
                    </w:rPr>
                    <w:t>nya</w:t>
                  </w:r>
                </w:p>
              </w:txbxContent>
            </v:textbox>
          </v:shape>
        </w:pict>
      </w:r>
      <w:r w:rsidR="0010468B" w:rsidRPr="00D1247C">
        <w:rPr>
          <w:rFonts w:asciiTheme="majorBidi" w:hAnsiTheme="majorBidi" w:cstheme="majorBidi"/>
          <w:noProof/>
          <w:lang w:val="id-ID" w:eastAsia="id-ID"/>
        </w:rPr>
        <w:drawing>
          <wp:inline distT="0" distB="0" distL="0" distR="0">
            <wp:extent cx="2291080" cy="1336675"/>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182D19" w:rsidRPr="00D1247C" w:rsidRDefault="00182D19" w:rsidP="003F7957">
      <w:pPr>
        <w:spacing w:before="120"/>
        <w:jc w:val="center"/>
        <w:rPr>
          <w:rFonts w:asciiTheme="majorBidi" w:hAnsiTheme="majorBidi" w:cstheme="majorBidi"/>
          <w:lang w:val="id-ID"/>
        </w:rPr>
      </w:pPr>
      <w:r w:rsidRPr="00D1247C">
        <w:rPr>
          <w:rFonts w:asciiTheme="majorBidi" w:hAnsiTheme="majorBidi" w:cstheme="majorBidi"/>
          <w:lang w:val="id-ID"/>
        </w:rPr>
        <w:t xml:space="preserve">Gambar 1. </w:t>
      </w:r>
      <w:r w:rsidR="00D1419E" w:rsidRPr="00D1247C">
        <w:rPr>
          <w:rFonts w:asciiTheme="majorBidi" w:hAnsiTheme="majorBidi" w:cstheme="majorBidi"/>
          <w:lang w:val="id-ID"/>
        </w:rPr>
        <w:t>Prosedur</w:t>
      </w:r>
      <w:r w:rsidRPr="00D1247C">
        <w:rPr>
          <w:rFonts w:asciiTheme="majorBidi" w:hAnsiTheme="majorBidi" w:cstheme="majorBidi"/>
          <w:lang w:val="id-ID"/>
        </w:rPr>
        <w:t xml:space="preserve"> Penelitian</w:t>
      </w:r>
    </w:p>
    <w:p w:rsidR="00D1419E" w:rsidRPr="00D1247C" w:rsidRDefault="00D1419E" w:rsidP="003F7957">
      <w:pPr>
        <w:jc w:val="center"/>
        <w:rPr>
          <w:rFonts w:asciiTheme="majorBidi" w:hAnsiTheme="majorBidi" w:cstheme="majorBidi"/>
          <w:lang w:val="id-ID"/>
        </w:rPr>
      </w:pPr>
    </w:p>
    <w:p w:rsidR="00182D19" w:rsidRPr="00D1247C" w:rsidRDefault="002868F0" w:rsidP="003F7957">
      <w:pPr>
        <w:pStyle w:val="ListParagraph"/>
        <w:numPr>
          <w:ilvl w:val="0"/>
          <w:numId w:val="3"/>
        </w:numPr>
        <w:spacing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Persiapan</w:t>
      </w:r>
    </w:p>
    <w:p w:rsidR="006B7825" w:rsidRPr="00D1247C" w:rsidRDefault="002868F0"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 xml:space="preserve">Pada tahap ini, instrumen penelitian yangdigunakan untuk </w:t>
      </w:r>
      <w:r w:rsidR="00A170E7" w:rsidRPr="00D1247C">
        <w:rPr>
          <w:rFonts w:asciiTheme="majorBidi" w:hAnsiTheme="majorBidi" w:cstheme="majorBidi"/>
          <w:sz w:val="24"/>
          <w:szCs w:val="24"/>
          <w:lang w:val="id-ID"/>
        </w:rPr>
        <w:t>tahap pelaksanaan</w:t>
      </w:r>
      <w:r w:rsidR="006B7825" w:rsidRPr="00D1247C">
        <w:rPr>
          <w:rFonts w:asciiTheme="majorBidi" w:hAnsiTheme="majorBidi" w:cstheme="majorBidi"/>
          <w:sz w:val="24"/>
          <w:szCs w:val="24"/>
          <w:lang w:val="id-ID"/>
        </w:rPr>
        <w:t xml:space="preserve"> dibuat</w:t>
      </w:r>
      <w:r w:rsidR="00A170E7" w:rsidRPr="00D1247C">
        <w:rPr>
          <w:rFonts w:asciiTheme="majorBidi" w:hAnsiTheme="majorBidi" w:cstheme="majorBidi"/>
          <w:sz w:val="24"/>
          <w:szCs w:val="24"/>
          <w:lang w:val="id-ID"/>
        </w:rPr>
        <w:t xml:space="preserve">. </w:t>
      </w:r>
      <w:r w:rsidR="00404999" w:rsidRPr="00D1247C">
        <w:rPr>
          <w:rFonts w:asciiTheme="majorBidi" w:hAnsiTheme="majorBidi" w:cstheme="majorBidi"/>
          <w:sz w:val="24"/>
          <w:szCs w:val="24"/>
          <w:lang w:val="id-ID"/>
        </w:rPr>
        <w:t>Instrumen-instrumen tersebut adalah Rencana Pelaksanaan Pembelajaran (RPP)</w:t>
      </w:r>
      <w:r w:rsidR="001A705C" w:rsidRPr="00D1247C">
        <w:rPr>
          <w:rFonts w:asciiTheme="majorBidi" w:hAnsiTheme="majorBidi" w:cstheme="majorBidi"/>
          <w:sz w:val="24"/>
          <w:szCs w:val="24"/>
          <w:lang w:val="id-ID"/>
        </w:rPr>
        <w:t xml:space="preserve"> berbasis HOTS</w:t>
      </w:r>
      <w:r w:rsidR="00404999" w:rsidRPr="00D1247C">
        <w:rPr>
          <w:rFonts w:asciiTheme="majorBidi" w:hAnsiTheme="majorBidi" w:cstheme="majorBidi"/>
          <w:sz w:val="24"/>
          <w:szCs w:val="24"/>
          <w:lang w:val="id-ID"/>
        </w:rPr>
        <w:t>, lembar observasi</w:t>
      </w:r>
      <w:r w:rsidR="006B7825" w:rsidRPr="00D1247C">
        <w:rPr>
          <w:rFonts w:asciiTheme="majorBidi" w:hAnsiTheme="majorBidi" w:cstheme="majorBidi"/>
          <w:sz w:val="24"/>
          <w:szCs w:val="24"/>
          <w:lang w:val="id-ID"/>
        </w:rPr>
        <w:t xml:space="preserve"> kegiatan belajar mengajar (KBM)</w:t>
      </w:r>
      <w:r w:rsidR="00404999" w:rsidRPr="00D1247C">
        <w:rPr>
          <w:rFonts w:asciiTheme="majorBidi" w:hAnsiTheme="majorBidi" w:cstheme="majorBidi"/>
          <w:sz w:val="24"/>
          <w:szCs w:val="24"/>
          <w:lang w:val="id-ID"/>
        </w:rPr>
        <w:t>, lembar kuesioner, serta soal evaluasi</w:t>
      </w:r>
      <w:r w:rsidR="001A705C" w:rsidRPr="00D1247C">
        <w:rPr>
          <w:rFonts w:asciiTheme="majorBidi" w:hAnsiTheme="majorBidi" w:cstheme="majorBidi"/>
          <w:sz w:val="24"/>
          <w:szCs w:val="24"/>
          <w:lang w:val="id-ID"/>
        </w:rPr>
        <w:t xml:space="preserve"> berbasis HOTS</w:t>
      </w:r>
      <w:r w:rsidR="00404999" w:rsidRPr="00D1247C">
        <w:rPr>
          <w:rFonts w:asciiTheme="majorBidi" w:hAnsiTheme="majorBidi" w:cstheme="majorBidi"/>
          <w:sz w:val="24"/>
          <w:szCs w:val="24"/>
          <w:lang w:val="id-ID"/>
        </w:rPr>
        <w:t>.</w:t>
      </w:r>
    </w:p>
    <w:p w:rsidR="002868F0" w:rsidRPr="00D1247C" w:rsidRDefault="006B7825"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RPP digunakan untuk pedoman guru dalam melaksanakan KBM</w:t>
      </w:r>
      <w:r w:rsidR="005A6E57" w:rsidRPr="00D1247C">
        <w:rPr>
          <w:rFonts w:asciiTheme="majorBidi" w:hAnsiTheme="majorBidi" w:cstheme="majorBidi"/>
          <w:sz w:val="24"/>
          <w:szCs w:val="24"/>
          <w:lang w:val="id-ID"/>
        </w:rPr>
        <w:t>.L</w:t>
      </w:r>
      <w:r w:rsidRPr="00D1247C">
        <w:rPr>
          <w:rFonts w:asciiTheme="majorBidi" w:hAnsiTheme="majorBidi" w:cstheme="majorBidi"/>
          <w:sz w:val="24"/>
          <w:szCs w:val="24"/>
          <w:lang w:val="id-ID"/>
        </w:rPr>
        <w:t>embar observasi KBM digunakan untuk</w:t>
      </w:r>
      <w:r w:rsidR="005A6E57" w:rsidRPr="00D1247C">
        <w:rPr>
          <w:rFonts w:asciiTheme="majorBidi" w:hAnsiTheme="majorBidi" w:cstheme="majorBidi"/>
          <w:sz w:val="24"/>
          <w:szCs w:val="24"/>
          <w:lang w:val="id-ID"/>
        </w:rPr>
        <w:t xml:space="preserve"> menilai keberhasilan pembelajaran dalam merangsang siswa dalam berpikir. Lembar kuesioner digunakan untuk melihat apakah siswa merasa terbantu oleh KBM yang diberikan. Hasil dari soal evaluasi digunakan sebagai salah satu kriteria keberhasilan KBM.</w:t>
      </w:r>
    </w:p>
    <w:p w:rsidR="00D1419E" w:rsidRPr="00D1247C" w:rsidRDefault="00D1419E" w:rsidP="003F7957">
      <w:pPr>
        <w:pStyle w:val="ListParagraph"/>
        <w:spacing w:before="120" w:after="120"/>
        <w:ind w:left="426"/>
        <w:rPr>
          <w:rFonts w:asciiTheme="majorBidi" w:hAnsiTheme="majorBidi" w:cstheme="majorBidi"/>
          <w:sz w:val="24"/>
          <w:szCs w:val="24"/>
          <w:lang w:val="id-ID"/>
        </w:rPr>
      </w:pPr>
    </w:p>
    <w:p w:rsidR="00FF471B" w:rsidRPr="00D1247C" w:rsidRDefault="002868F0" w:rsidP="003F7957">
      <w:pPr>
        <w:pStyle w:val="ListParagraph"/>
        <w:numPr>
          <w:ilvl w:val="0"/>
          <w:numId w:val="3"/>
        </w:numPr>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Pelaksanaan</w:t>
      </w:r>
    </w:p>
    <w:p w:rsidR="00FF471B" w:rsidRPr="00D1247C" w:rsidRDefault="00FF471B"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Di tahap pelaksanaan, pembelajaran berdasarkan RPP yang sudah dibuat dilaksanakan. Setelah KBM, siswa diminta untuk mengisi lembar kuesioner dan mengerjakan soal evaluasi berbasis HOTS.Tiga observer mengamati jalannya pembelajaran dan mengisi lembar observasi saat pembelajaran berlangsung.</w:t>
      </w:r>
    </w:p>
    <w:p w:rsidR="00D1419E" w:rsidRPr="00D1247C" w:rsidRDefault="00D1419E" w:rsidP="003F7957">
      <w:pPr>
        <w:pStyle w:val="ListParagraph"/>
        <w:spacing w:before="120" w:after="120"/>
        <w:ind w:left="426"/>
        <w:rPr>
          <w:rFonts w:asciiTheme="majorBidi" w:hAnsiTheme="majorBidi" w:cstheme="majorBidi"/>
          <w:sz w:val="24"/>
          <w:szCs w:val="24"/>
          <w:lang w:val="id-ID"/>
        </w:rPr>
      </w:pPr>
    </w:p>
    <w:p w:rsidR="00C77B45" w:rsidRPr="00D1247C" w:rsidRDefault="00C77B45" w:rsidP="003F7957">
      <w:pPr>
        <w:pStyle w:val="ListParagraph"/>
        <w:numPr>
          <w:ilvl w:val="0"/>
          <w:numId w:val="3"/>
        </w:numPr>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Refleksi</w:t>
      </w:r>
    </w:p>
    <w:p w:rsidR="00735EE6" w:rsidRPr="00D1247C" w:rsidRDefault="00735EE6"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Dari refleksi, dilihat kriteria keberhasilan dari instrumen lembar observasi dan soal evaluasi.</w:t>
      </w:r>
    </w:p>
    <w:p w:rsidR="00325004" w:rsidRPr="00D1247C" w:rsidRDefault="00325004"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 xml:space="preserve">Kriteria keberhasilan lembar observasi KBM adalah </w:t>
      </w:r>
      <w:r w:rsidR="008F2AF5" w:rsidRPr="00D1247C">
        <w:rPr>
          <w:rFonts w:asciiTheme="majorBidi" w:hAnsiTheme="majorBidi" w:cstheme="majorBidi"/>
          <w:sz w:val="24"/>
          <w:szCs w:val="24"/>
          <w:lang w:val="id-ID"/>
        </w:rPr>
        <w:t xml:space="preserve">minimal </w:t>
      </w:r>
      <w:r w:rsidRPr="00D1247C">
        <w:rPr>
          <w:rFonts w:asciiTheme="majorBidi" w:hAnsiTheme="majorBidi" w:cstheme="majorBidi"/>
          <w:sz w:val="24"/>
          <w:szCs w:val="24"/>
          <w:lang w:val="id-ID"/>
        </w:rPr>
        <w:t>70% jumlah siswa</w:t>
      </w:r>
      <w:r w:rsidR="00F6564D" w:rsidRPr="00D1247C">
        <w:rPr>
          <w:rFonts w:asciiTheme="majorBidi" w:hAnsiTheme="majorBidi" w:cstheme="majorBidi"/>
          <w:sz w:val="24"/>
          <w:szCs w:val="24"/>
          <w:lang w:val="id-ID"/>
        </w:rPr>
        <w:t xml:space="preserve"> mampumengikuti pertanyaan-</w:t>
      </w:r>
      <w:r w:rsidR="00F6564D" w:rsidRPr="00D1247C">
        <w:rPr>
          <w:rFonts w:asciiTheme="majorBidi" w:hAnsiTheme="majorBidi" w:cstheme="majorBidi"/>
          <w:sz w:val="24"/>
          <w:szCs w:val="24"/>
          <w:lang w:val="id-ID"/>
        </w:rPr>
        <w:lastRenderedPageBreak/>
        <w:t>pertanyaan yang mengajarkan untuk mengevaluasi kesalahan-kesalahan dalam film tersebut (berpikir HOTS)</w:t>
      </w:r>
      <w:r w:rsidRPr="00D1247C">
        <w:rPr>
          <w:rFonts w:asciiTheme="majorBidi" w:hAnsiTheme="majorBidi" w:cstheme="majorBidi"/>
          <w:sz w:val="24"/>
          <w:szCs w:val="24"/>
          <w:lang w:val="id-ID"/>
        </w:rPr>
        <w:t>. Angka 70% itu didapatkan dari perhitungan:</w:t>
      </w:r>
    </w:p>
    <w:p w:rsidR="00325004" w:rsidRPr="00D1247C" w:rsidRDefault="00325004" w:rsidP="003F7957">
      <w:pPr>
        <w:spacing w:before="120" w:after="120"/>
        <w:jc w:val="center"/>
        <w:rPr>
          <w:rFonts w:asciiTheme="majorBidi" w:hAnsiTheme="majorBidi" w:cstheme="majorBidi"/>
          <w:lang w:val="id-ID"/>
        </w:rPr>
      </w:pPr>
      <m:oMathPara>
        <m:oMath>
          <m:r>
            <w:rPr>
              <w:rFonts w:ascii="Cambria Math" w:hAnsi="Cambria Math" w:cstheme="majorBidi"/>
              <w:lang w:val="id-ID"/>
            </w:rPr>
            <m:t>P=</m:t>
          </m:r>
          <m:f>
            <m:fPr>
              <m:ctrlPr>
                <w:rPr>
                  <w:rFonts w:ascii="Cambria Math" w:hAnsi="Cambria Math" w:cstheme="majorBidi"/>
                  <w:i/>
                  <w:lang w:val="id-ID"/>
                </w:rPr>
              </m:ctrlPr>
            </m:fPr>
            <m:num>
              <m:r>
                <w:rPr>
                  <w:rFonts w:ascii="Cambria Math" w:hAnsi="Cambria Math" w:cstheme="majorBidi"/>
                  <w:lang w:val="id-ID"/>
                </w:rPr>
                <m:t>n</m:t>
              </m:r>
            </m:num>
            <m:den>
              <m:r>
                <w:rPr>
                  <w:rFonts w:ascii="Cambria Math" w:hAnsi="Cambria Math" w:cstheme="majorBidi"/>
                  <w:lang w:val="id-ID"/>
                </w:rPr>
                <m:t>N</m:t>
              </m:r>
            </m:den>
          </m:f>
          <m:r>
            <w:rPr>
              <w:rFonts w:ascii="Cambria Math" w:hAnsi="Cambria Math" w:cstheme="majorBidi"/>
              <w:lang w:val="id-ID"/>
            </w:rPr>
            <m:t>×100%</m:t>
          </m:r>
        </m:oMath>
      </m:oMathPara>
    </w:p>
    <w:p w:rsidR="00325004" w:rsidRPr="00D1247C" w:rsidRDefault="00325004"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 xml:space="preserve">di mana </w:t>
      </w:r>
      <m:oMath>
        <m:r>
          <w:rPr>
            <w:rFonts w:ascii="Cambria Math" w:hAnsi="Cambria Math" w:cstheme="majorBidi"/>
            <w:sz w:val="24"/>
            <w:szCs w:val="24"/>
            <w:lang w:val="id-ID"/>
          </w:rPr>
          <m:t>P</m:t>
        </m:r>
      </m:oMath>
      <w:r w:rsidRPr="00D1247C">
        <w:rPr>
          <w:rFonts w:asciiTheme="majorBidi" w:hAnsiTheme="majorBidi" w:cstheme="majorBidi"/>
          <w:sz w:val="24"/>
          <w:szCs w:val="24"/>
          <w:lang w:val="id-ID"/>
        </w:rPr>
        <w:t xml:space="preserve"> adalah persentase siswa yang </w:t>
      </w:r>
      <w:r w:rsidR="00F6564D" w:rsidRPr="00D1247C">
        <w:rPr>
          <w:rFonts w:asciiTheme="majorBidi" w:hAnsiTheme="majorBidi" w:cstheme="majorBidi"/>
          <w:sz w:val="24"/>
          <w:szCs w:val="24"/>
          <w:lang w:val="id-ID"/>
        </w:rPr>
        <w:t>mampu mengikuti pertanyaan guru</w:t>
      </w:r>
      <w:r w:rsidRPr="00D1247C">
        <w:rPr>
          <w:rFonts w:asciiTheme="majorBidi" w:hAnsiTheme="majorBidi" w:cstheme="majorBidi"/>
          <w:sz w:val="24"/>
          <w:szCs w:val="24"/>
          <w:lang w:val="id-ID"/>
        </w:rPr>
        <w:t xml:space="preserve">, </w:t>
      </w:r>
      <m:oMath>
        <m:r>
          <w:rPr>
            <w:rFonts w:ascii="Cambria Math" w:hAnsi="Cambria Math" w:cstheme="majorBidi"/>
            <w:sz w:val="24"/>
            <w:szCs w:val="24"/>
            <w:lang w:val="id-ID"/>
          </w:rPr>
          <m:t>n</m:t>
        </m:r>
      </m:oMath>
      <w:r w:rsidRPr="00D1247C">
        <w:rPr>
          <w:rFonts w:asciiTheme="majorBidi" w:hAnsiTheme="majorBidi" w:cstheme="majorBidi"/>
          <w:sz w:val="24"/>
          <w:szCs w:val="24"/>
          <w:lang w:val="id-ID"/>
        </w:rPr>
        <w:t xml:space="preserve"> adalah jumlah siswa</w:t>
      </w:r>
      <w:r w:rsidR="00F6564D" w:rsidRPr="00D1247C">
        <w:rPr>
          <w:rFonts w:asciiTheme="majorBidi" w:hAnsiTheme="majorBidi" w:cstheme="majorBidi"/>
          <w:sz w:val="24"/>
          <w:szCs w:val="24"/>
          <w:lang w:val="id-ID"/>
        </w:rPr>
        <w:t xml:space="preserve"> yangmampu mengikuti pertanyaan guru</w:t>
      </w:r>
      <w:r w:rsidRPr="00D1247C">
        <w:rPr>
          <w:rFonts w:asciiTheme="majorBidi" w:hAnsiTheme="majorBidi" w:cstheme="majorBidi"/>
          <w:sz w:val="24"/>
          <w:szCs w:val="24"/>
          <w:lang w:val="id-ID"/>
        </w:rPr>
        <w:t xml:space="preserve">, dan </w:t>
      </w:r>
      <m:oMath>
        <m:r>
          <w:rPr>
            <w:rFonts w:ascii="Cambria Math" w:hAnsi="Cambria Math" w:cstheme="majorBidi"/>
            <w:sz w:val="24"/>
            <w:szCs w:val="24"/>
            <w:lang w:val="id-ID"/>
          </w:rPr>
          <m:t>N</m:t>
        </m:r>
      </m:oMath>
      <w:r w:rsidRPr="00D1247C">
        <w:rPr>
          <w:rFonts w:asciiTheme="majorBidi" w:hAnsiTheme="majorBidi" w:cstheme="majorBidi"/>
          <w:sz w:val="24"/>
          <w:szCs w:val="24"/>
          <w:lang w:val="id-ID"/>
        </w:rPr>
        <w:t xml:space="preserve"> adalah jumlah semua siswa.Kemudian kriteria keberhasilan dari soal evaluasi adalah </w:t>
      </w:r>
      <w:r w:rsidR="008F2AF5" w:rsidRPr="00D1247C">
        <w:rPr>
          <w:rFonts w:asciiTheme="majorBidi" w:hAnsiTheme="majorBidi" w:cstheme="majorBidi"/>
          <w:sz w:val="24"/>
          <w:szCs w:val="24"/>
          <w:lang w:val="id-ID"/>
        </w:rPr>
        <w:t>sebanyak minimal 70% siswa mendapatkan nilai di atas 70.</w:t>
      </w:r>
    </w:p>
    <w:p w:rsidR="006C31C7" w:rsidRPr="00D1247C" w:rsidRDefault="006C31C7" w:rsidP="003F7957">
      <w:pPr>
        <w:pStyle w:val="ListParagraph"/>
        <w:spacing w:before="120" w:after="120"/>
        <w:ind w:left="426"/>
        <w:rPr>
          <w:rFonts w:asciiTheme="majorBidi" w:hAnsiTheme="majorBidi" w:cstheme="majorBidi"/>
          <w:sz w:val="24"/>
          <w:szCs w:val="24"/>
          <w:lang w:val="id-ID"/>
        </w:rPr>
      </w:pPr>
      <w:r w:rsidRPr="00D1247C">
        <w:rPr>
          <w:rFonts w:asciiTheme="majorBidi" w:hAnsiTheme="majorBidi" w:cstheme="majorBidi"/>
          <w:sz w:val="24"/>
          <w:szCs w:val="24"/>
          <w:lang w:val="id-ID"/>
        </w:rPr>
        <w:t xml:space="preserve">Jika kriteria keberhasilan </w:t>
      </w:r>
      <w:r w:rsidR="00304448" w:rsidRPr="00D1247C">
        <w:rPr>
          <w:rFonts w:asciiTheme="majorBidi" w:hAnsiTheme="majorBidi" w:cstheme="majorBidi"/>
          <w:sz w:val="24"/>
          <w:szCs w:val="24"/>
          <w:lang w:val="id-ID"/>
        </w:rPr>
        <w:t>tercapai</w:t>
      </w:r>
      <w:r w:rsidRPr="00D1247C">
        <w:rPr>
          <w:rFonts w:asciiTheme="majorBidi" w:hAnsiTheme="majorBidi" w:cstheme="majorBidi"/>
          <w:sz w:val="24"/>
          <w:szCs w:val="24"/>
          <w:lang w:val="id-ID"/>
        </w:rPr>
        <w:t xml:space="preserve">, maka prosedur </w:t>
      </w:r>
      <w:r w:rsidR="00DF3E07" w:rsidRPr="00D1247C">
        <w:rPr>
          <w:rFonts w:asciiTheme="majorBidi" w:hAnsiTheme="majorBidi" w:cstheme="majorBidi"/>
          <w:sz w:val="24"/>
          <w:szCs w:val="24"/>
          <w:lang w:val="id-ID"/>
        </w:rPr>
        <w:t>berhenti</w:t>
      </w:r>
      <w:r w:rsidRPr="00D1247C">
        <w:rPr>
          <w:rFonts w:asciiTheme="majorBidi" w:hAnsiTheme="majorBidi" w:cstheme="majorBidi"/>
          <w:sz w:val="24"/>
          <w:szCs w:val="24"/>
          <w:lang w:val="id-ID"/>
        </w:rPr>
        <w:t xml:space="preserve">. Namun jika kriteria keberhasilan </w:t>
      </w:r>
      <w:r w:rsidR="00304448" w:rsidRPr="00D1247C">
        <w:rPr>
          <w:rFonts w:asciiTheme="majorBidi" w:hAnsiTheme="majorBidi" w:cstheme="majorBidi"/>
          <w:sz w:val="24"/>
          <w:szCs w:val="24"/>
          <w:lang w:val="id-ID"/>
        </w:rPr>
        <w:t>tidak tercapai</w:t>
      </w:r>
      <w:r w:rsidRPr="00D1247C">
        <w:rPr>
          <w:rFonts w:asciiTheme="majorBidi" w:hAnsiTheme="majorBidi" w:cstheme="majorBidi"/>
          <w:sz w:val="24"/>
          <w:szCs w:val="24"/>
          <w:lang w:val="id-ID"/>
        </w:rPr>
        <w:t xml:space="preserve">, maka </w:t>
      </w:r>
      <w:r w:rsidR="00DF3E07" w:rsidRPr="00D1247C">
        <w:rPr>
          <w:rFonts w:asciiTheme="majorBidi" w:hAnsiTheme="majorBidi" w:cstheme="majorBidi"/>
          <w:sz w:val="24"/>
          <w:szCs w:val="24"/>
          <w:lang w:val="id-ID"/>
        </w:rPr>
        <w:t>kelemahan-kelemahan dalam penelitian akan diperbaiki dan dilanjutkan ke siklus 2. Demikian seterusnya sampai kriteria keberhasilan tercapai.</w:t>
      </w:r>
    </w:p>
    <w:p w:rsidR="0057771A" w:rsidRPr="00D1247C" w:rsidRDefault="0057771A" w:rsidP="003F7957">
      <w:pPr>
        <w:pStyle w:val="ListParagraph"/>
        <w:spacing w:before="120" w:after="120"/>
        <w:ind w:left="426"/>
        <w:rPr>
          <w:rFonts w:asciiTheme="majorBidi" w:hAnsiTheme="majorBidi" w:cstheme="majorBidi"/>
          <w:sz w:val="24"/>
          <w:szCs w:val="24"/>
          <w:lang w:val="id-ID"/>
        </w:rPr>
      </w:pPr>
    </w:p>
    <w:p w:rsidR="00894501" w:rsidRPr="00D1247C" w:rsidRDefault="00CC7ACF" w:rsidP="003F7957">
      <w:pPr>
        <w:pStyle w:val="ListParagraph"/>
        <w:numPr>
          <w:ilvl w:val="0"/>
          <w:numId w:val="5"/>
        </w:numPr>
        <w:spacing w:before="120" w:after="120"/>
        <w:ind w:left="284" w:hanging="284"/>
        <w:rPr>
          <w:rFonts w:asciiTheme="majorBidi" w:hAnsiTheme="majorBidi" w:cstheme="majorBidi"/>
          <w:b/>
          <w:sz w:val="24"/>
          <w:szCs w:val="24"/>
          <w:lang w:val="id-ID"/>
        </w:rPr>
      </w:pPr>
      <w:r w:rsidRPr="00D1247C">
        <w:rPr>
          <w:rFonts w:asciiTheme="majorBidi" w:hAnsiTheme="majorBidi" w:cstheme="majorBidi"/>
          <w:b/>
          <w:sz w:val="24"/>
          <w:szCs w:val="24"/>
          <w:lang w:val="id-ID"/>
        </w:rPr>
        <w:t>Teknik A</w:t>
      </w:r>
      <w:r w:rsidR="0057771A" w:rsidRPr="00D1247C">
        <w:rPr>
          <w:rFonts w:asciiTheme="majorBidi" w:hAnsiTheme="majorBidi" w:cstheme="majorBidi"/>
          <w:b/>
          <w:sz w:val="24"/>
          <w:szCs w:val="24"/>
          <w:lang w:val="id-ID"/>
        </w:rPr>
        <w:t xml:space="preserve">nalisa </w:t>
      </w:r>
      <w:r w:rsidRPr="00D1247C">
        <w:rPr>
          <w:rFonts w:asciiTheme="majorBidi" w:hAnsiTheme="majorBidi" w:cstheme="majorBidi"/>
          <w:b/>
          <w:sz w:val="24"/>
          <w:szCs w:val="24"/>
          <w:lang w:val="id-ID"/>
        </w:rPr>
        <w:t>D</w:t>
      </w:r>
      <w:r w:rsidR="0057771A" w:rsidRPr="00D1247C">
        <w:rPr>
          <w:rFonts w:asciiTheme="majorBidi" w:hAnsiTheme="majorBidi" w:cstheme="majorBidi"/>
          <w:b/>
          <w:sz w:val="24"/>
          <w:szCs w:val="24"/>
          <w:lang w:val="id-ID"/>
        </w:rPr>
        <w:t>ata</w:t>
      </w:r>
    </w:p>
    <w:p w:rsidR="00DF3E07" w:rsidRPr="00D1247C" w:rsidRDefault="008F2AF5" w:rsidP="003F7957">
      <w:pPr>
        <w:spacing w:before="120" w:after="120"/>
        <w:jc w:val="both"/>
        <w:rPr>
          <w:rFonts w:asciiTheme="majorBidi" w:hAnsiTheme="majorBidi" w:cstheme="majorBidi"/>
          <w:lang w:val="id-ID"/>
        </w:rPr>
      </w:pPr>
      <w:r w:rsidRPr="00D1247C">
        <w:rPr>
          <w:rFonts w:asciiTheme="majorBidi" w:hAnsiTheme="majorBidi" w:cstheme="majorBidi"/>
          <w:lang w:val="id-ID"/>
        </w:rPr>
        <w:t xml:space="preserve">Dari lembar observasi, ditetapkan kriteria keberhasilan siswa mampu berpikir HOTS dan sikap siswa dalam mengikuti KBM. </w:t>
      </w:r>
      <w:r w:rsidR="00DF3E07" w:rsidRPr="00D1247C">
        <w:rPr>
          <w:rFonts w:asciiTheme="majorBidi" w:hAnsiTheme="majorBidi" w:cstheme="majorBidi"/>
          <w:lang w:val="id-ID"/>
        </w:rPr>
        <w:t>Di lembar observasi ini berisi penilaian keberhasilan dari pertanyaan</w:t>
      </w:r>
      <w:r w:rsidR="00F318CE" w:rsidRPr="00D1247C">
        <w:rPr>
          <w:rFonts w:asciiTheme="majorBidi" w:hAnsiTheme="majorBidi" w:cstheme="majorBidi"/>
          <w:lang w:val="id-ID"/>
        </w:rPr>
        <w:t xml:space="preserve"> guru dalam merangsang siswa berpikir HOTS selama KBM</w:t>
      </w:r>
      <w:r w:rsidR="00DF3E07" w:rsidRPr="00D1247C">
        <w:rPr>
          <w:rFonts w:asciiTheme="majorBidi" w:hAnsiTheme="majorBidi" w:cstheme="majorBidi"/>
          <w:lang w:val="id-ID"/>
        </w:rPr>
        <w:t>.</w:t>
      </w:r>
    </w:p>
    <w:p w:rsidR="008F2AF5" w:rsidRPr="00D1247C" w:rsidRDefault="006F4195" w:rsidP="003F7957">
      <w:pPr>
        <w:spacing w:before="120" w:after="120"/>
        <w:jc w:val="both"/>
        <w:rPr>
          <w:rFonts w:asciiTheme="majorBidi" w:hAnsiTheme="majorBidi" w:cstheme="majorBidi"/>
          <w:lang w:val="id-ID"/>
        </w:rPr>
      </w:pPr>
      <w:r w:rsidRPr="00D1247C">
        <w:rPr>
          <w:rFonts w:asciiTheme="majorBidi" w:hAnsiTheme="majorBidi" w:cstheme="majorBidi"/>
          <w:lang w:val="id-ID"/>
        </w:rPr>
        <w:t>D</w:t>
      </w:r>
      <w:r w:rsidR="00414FD7" w:rsidRPr="00D1247C">
        <w:rPr>
          <w:rFonts w:asciiTheme="majorBidi" w:hAnsiTheme="majorBidi" w:cstheme="majorBidi"/>
          <w:lang w:val="id-ID"/>
        </w:rPr>
        <w:t>ari lembar observasi KBM</w:t>
      </w:r>
      <w:r w:rsidR="00E00604" w:rsidRPr="00D1247C">
        <w:rPr>
          <w:rFonts w:asciiTheme="majorBidi" w:hAnsiTheme="majorBidi" w:cstheme="majorBidi"/>
          <w:lang w:val="id-ID"/>
        </w:rPr>
        <w:t xml:space="preserve">, jika persentase </w:t>
      </w:r>
      <w:r w:rsidR="00125E6D" w:rsidRPr="00D1247C">
        <w:rPr>
          <w:rFonts w:asciiTheme="majorBidi" w:hAnsiTheme="majorBidi" w:cstheme="majorBidi"/>
          <w:lang w:val="id-ID"/>
        </w:rPr>
        <w:t xml:space="preserve">jumlah siswa </w:t>
      </w:r>
      <w:r w:rsidR="00E00604" w:rsidRPr="00D1247C">
        <w:rPr>
          <w:rFonts w:asciiTheme="majorBidi" w:hAnsiTheme="majorBidi" w:cstheme="majorBidi"/>
          <w:lang w:val="id-ID"/>
        </w:rPr>
        <w:t>yang mampu mengikuti pertanyaan guru</w:t>
      </w:r>
      <w:r w:rsidR="00414FD7" w:rsidRPr="00D1247C">
        <w:rPr>
          <w:rFonts w:asciiTheme="majorBidi" w:hAnsiTheme="majorBidi" w:cstheme="majorBidi"/>
          <w:lang w:val="id-ID"/>
        </w:rPr>
        <w:t xml:space="preserve"> minimal 70%, maka siswa dinilai sudah mampu berpikir HOTS.</w:t>
      </w:r>
    </w:p>
    <w:p w:rsidR="00F318CE" w:rsidRPr="00D1247C" w:rsidRDefault="00414FD7" w:rsidP="003F7957">
      <w:pPr>
        <w:spacing w:before="120" w:after="120"/>
        <w:jc w:val="both"/>
        <w:rPr>
          <w:rFonts w:asciiTheme="majorBidi" w:hAnsiTheme="majorBidi" w:cstheme="majorBidi"/>
          <w:lang w:val="id-ID"/>
        </w:rPr>
      </w:pPr>
      <w:r w:rsidRPr="00D1247C">
        <w:rPr>
          <w:rFonts w:asciiTheme="majorBidi" w:hAnsiTheme="majorBidi" w:cstheme="majorBidi"/>
          <w:lang w:val="id-ID"/>
        </w:rPr>
        <w:t>Kemudian d</w:t>
      </w:r>
      <w:r w:rsidR="008F2AF5" w:rsidRPr="00D1247C">
        <w:rPr>
          <w:rFonts w:asciiTheme="majorBidi" w:hAnsiTheme="majorBidi" w:cstheme="majorBidi"/>
          <w:lang w:val="id-ID"/>
        </w:rPr>
        <w:t>ari soal evaluasi, ditetapkan kriteria keberhasilan tentang pemahaman siswa tentang materi yang diberikan.</w:t>
      </w:r>
      <w:r w:rsidR="00F318CE" w:rsidRPr="00D1247C">
        <w:rPr>
          <w:rFonts w:asciiTheme="majorBidi" w:hAnsiTheme="majorBidi" w:cstheme="majorBidi"/>
          <w:lang w:val="id-ID"/>
        </w:rPr>
        <w:t xml:space="preserve">Dalam soal evaluasi, diberikan pertanyaan-pertanyaan dengan level </w:t>
      </w:r>
      <w:r w:rsidR="00F62122" w:rsidRPr="00D1247C">
        <w:rPr>
          <w:rFonts w:asciiTheme="majorBidi" w:hAnsiTheme="majorBidi" w:cstheme="majorBidi"/>
          <w:lang w:val="id-ID"/>
        </w:rPr>
        <w:t xml:space="preserve"> berpikir tinggi, yaitu menganalisis, mengevaluasi, dan mencipta.</w:t>
      </w:r>
    </w:p>
    <w:p w:rsidR="008F2AF5" w:rsidRPr="00D1247C" w:rsidRDefault="00414FD7" w:rsidP="003F7957">
      <w:pPr>
        <w:spacing w:before="120"/>
        <w:jc w:val="both"/>
        <w:rPr>
          <w:rFonts w:asciiTheme="majorBidi" w:hAnsiTheme="majorBidi" w:cstheme="majorBidi"/>
          <w:lang w:val="id-ID"/>
        </w:rPr>
      </w:pPr>
      <w:r w:rsidRPr="00D1247C">
        <w:rPr>
          <w:rFonts w:asciiTheme="majorBidi" w:hAnsiTheme="majorBidi" w:cstheme="majorBidi"/>
          <w:lang w:val="id-ID"/>
        </w:rPr>
        <w:t xml:space="preserve">Jika sebanyak minimal 70% </w:t>
      </w:r>
      <w:r w:rsidR="00125E6D" w:rsidRPr="00D1247C">
        <w:rPr>
          <w:rFonts w:asciiTheme="majorBidi" w:hAnsiTheme="majorBidi" w:cstheme="majorBidi"/>
          <w:lang w:val="id-ID"/>
        </w:rPr>
        <w:t xml:space="preserve">jumlah </w:t>
      </w:r>
      <w:r w:rsidRPr="00D1247C">
        <w:rPr>
          <w:rFonts w:asciiTheme="majorBidi" w:hAnsiTheme="majorBidi" w:cstheme="majorBidi"/>
          <w:lang w:val="id-ID"/>
        </w:rPr>
        <w:t xml:space="preserve">siswa mendapatkan nilai minimal 70, maka pembelajaran dinilai berhasil </w:t>
      </w:r>
      <w:r w:rsidR="00125E6D" w:rsidRPr="00D1247C">
        <w:rPr>
          <w:rFonts w:asciiTheme="majorBidi" w:hAnsiTheme="majorBidi" w:cstheme="majorBidi"/>
          <w:lang w:val="id-ID"/>
        </w:rPr>
        <w:t xml:space="preserve">membuat </w:t>
      </w:r>
      <w:r w:rsidRPr="00D1247C">
        <w:rPr>
          <w:rFonts w:asciiTheme="majorBidi" w:hAnsiTheme="majorBidi" w:cstheme="majorBidi"/>
          <w:lang w:val="id-ID"/>
        </w:rPr>
        <w:lastRenderedPageBreak/>
        <w:t xml:space="preserve">siswa </w:t>
      </w:r>
      <w:r w:rsidR="00D23F22" w:rsidRPr="00D1247C">
        <w:rPr>
          <w:rFonts w:asciiTheme="majorBidi" w:hAnsiTheme="majorBidi" w:cstheme="majorBidi"/>
          <w:lang w:val="id-ID"/>
        </w:rPr>
        <w:t>memahami</w:t>
      </w:r>
      <w:r w:rsidR="00125E6D" w:rsidRPr="00D1247C">
        <w:rPr>
          <w:rFonts w:asciiTheme="majorBidi" w:hAnsiTheme="majorBidi" w:cstheme="majorBidi"/>
          <w:lang w:val="id-ID"/>
        </w:rPr>
        <w:t xml:space="preserve">materi pembiasan, indeks bias, proses mata melihat </w:t>
      </w:r>
      <w:r w:rsidR="00D23F22" w:rsidRPr="00D1247C">
        <w:rPr>
          <w:rFonts w:asciiTheme="majorBidi" w:hAnsiTheme="majorBidi" w:cstheme="majorBidi"/>
          <w:lang w:val="id-ID"/>
        </w:rPr>
        <w:t>serta massa jenis</w:t>
      </w:r>
      <w:r w:rsidRPr="00D1247C">
        <w:rPr>
          <w:rFonts w:asciiTheme="majorBidi" w:hAnsiTheme="majorBidi" w:cstheme="majorBidi"/>
          <w:lang w:val="id-ID"/>
        </w:rPr>
        <w:t>.</w:t>
      </w:r>
    </w:p>
    <w:p w:rsidR="00414FD7" w:rsidRPr="00D1247C" w:rsidRDefault="00414FD7" w:rsidP="003F7957">
      <w:pPr>
        <w:jc w:val="both"/>
        <w:rPr>
          <w:rFonts w:asciiTheme="majorBidi" w:hAnsiTheme="majorBidi" w:cstheme="majorBidi"/>
          <w:lang w:val="id-ID"/>
        </w:rPr>
      </w:pPr>
    </w:p>
    <w:p w:rsidR="007C2CFD" w:rsidRPr="00B76EBC" w:rsidRDefault="007C2CFD" w:rsidP="003F7957">
      <w:pPr>
        <w:jc w:val="both"/>
        <w:rPr>
          <w:rFonts w:asciiTheme="majorBidi" w:hAnsiTheme="majorBidi" w:cstheme="majorBidi"/>
          <w:b/>
        </w:rPr>
      </w:pPr>
      <w:r w:rsidRPr="00D1247C">
        <w:rPr>
          <w:rFonts w:asciiTheme="majorBidi" w:hAnsiTheme="majorBidi" w:cstheme="majorBidi"/>
          <w:b/>
          <w:lang w:val="id-ID"/>
        </w:rPr>
        <w:t>HASIL</w:t>
      </w:r>
      <w:r w:rsidR="00B76EBC">
        <w:rPr>
          <w:rFonts w:asciiTheme="majorBidi" w:hAnsiTheme="majorBidi" w:cstheme="majorBidi"/>
          <w:b/>
        </w:rPr>
        <w:t xml:space="preserve"> DAN PEMBAHASAN</w:t>
      </w:r>
    </w:p>
    <w:p w:rsidR="00D1247C" w:rsidRPr="00D1247C" w:rsidRDefault="00D1247C" w:rsidP="003F7957">
      <w:pPr>
        <w:jc w:val="both"/>
        <w:rPr>
          <w:rFonts w:asciiTheme="majorBidi" w:hAnsiTheme="majorBidi" w:cstheme="majorBidi"/>
          <w:b/>
          <w:lang w:val="id-ID"/>
        </w:rPr>
      </w:pPr>
    </w:p>
    <w:p w:rsidR="00FF73DE" w:rsidRPr="00D1247C" w:rsidRDefault="00FF73DE" w:rsidP="003F7957">
      <w:pPr>
        <w:pStyle w:val="NormalWeb"/>
        <w:numPr>
          <w:ilvl w:val="0"/>
          <w:numId w:val="2"/>
        </w:numPr>
        <w:spacing w:before="0" w:beforeAutospacing="0" w:after="0" w:afterAutospacing="0"/>
        <w:ind w:left="426"/>
        <w:jc w:val="both"/>
        <w:rPr>
          <w:rFonts w:asciiTheme="majorBidi" w:hAnsiTheme="majorBidi" w:cstheme="majorBidi"/>
          <w:b/>
        </w:rPr>
      </w:pPr>
      <w:r w:rsidRPr="00D1247C">
        <w:rPr>
          <w:rFonts w:asciiTheme="majorBidi" w:hAnsiTheme="majorBidi" w:cstheme="majorBidi"/>
          <w:b/>
        </w:rPr>
        <w:t>Kesalahan Konsep Fisika Hollow Man 2</w:t>
      </w:r>
      <w:r w:rsidR="0092544E" w:rsidRPr="00D1247C">
        <w:rPr>
          <w:rFonts w:asciiTheme="majorBidi" w:hAnsiTheme="majorBidi" w:cstheme="majorBidi"/>
          <w:b/>
        </w:rPr>
        <w:t xml:space="preserve"> (kunci jawaban guru)</w:t>
      </w:r>
    </w:p>
    <w:p w:rsidR="00CD1875"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Pada penelitian ini, pembelajaran dilakukan dengan memanfaatkan film</w:t>
      </w:r>
      <w:r w:rsidR="007C45FB" w:rsidRPr="00D1247C">
        <w:rPr>
          <w:rFonts w:asciiTheme="majorBidi" w:hAnsiTheme="majorBidi" w:cstheme="majorBidi"/>
        </w:rPr>
        <w:t xml:space="preserve"> fiksi ilmiah</w:t>
      </w:r>
      <w:r w:rsidRPr="00D1247C">
        <w:rPr>
          <w:rFonts w:asciiTheme="majorBidi" w:hAnsiTheme="majorBidi" w:cstheme="majorBidi"/>
        </w:rPr>
        <w:t xml:space="preserve">yaitu </w:t>
      </w:r>
      <w:r w:rsidRPr="00D1247C">
        <w:rPr>
          <w:rFonts w:asciiTheme="majorBidi" w:hAnsiTheme="majorBidi" w:cstheme="majorBidi"/>
          <w:i/>
        </w:rPr>
        <w:t>Hollow Man 2</w:t>
      </w:r>
      <w:r w:rsidRPr="00D1247C">
        <w:rPr>
          <w:rFonts w:asciiTheme="majorBidi" w:hAnsiTheme="majorBidi" w:cstheme="majorBidi"/>
        </w:rPr>
        <w:t xml:space="preserve"> sebagai </w:t>
      </w:r>
      <w:r w:rsidR="00915EEC" w:rsidRPr="00D1247C">
        <w:rPr>
          <w:rFonts w:asciiTheme="majorBidi" w:hAnsiTheme="majorBidi" w:cstheme="majorBidi"/>
        </w:rPr>
        <w:t>media</w:t>
      </w:r>
      <w:r w:rsidRPr="00D1247C">
        <w:rPr>
          <w:rFonts w:asciiTheme="majorBidi" w:hAnsiTheme="majorBidi" w:cstheme="majorBidi"/>
        </w:rPr>
        <w:t xml:space="preserve"> mengajarkan kepada siswa untuk berpikir </w:t>
      </w:r>
      <w:r w:rsidR="00915EEC" w:rsidRPr="00D1247C">
        <w:rPr>
          <w:rFonts w:asciiTheme="majorBidi" w:hAnsiTheme="majorBidi" w:cstheme="majorBidi"/>
        </w:rPr>
        <w:t>tingkat tinggi</w:t>
      </w:r>
      <w:r w:rsidRPr="00D1247C">
        <w:rPr>
          <w:rFonts w:asciiTheme="majorBidi" w:hAnsiTheme="majorBidi" w:cstheme="majorBidi"/>
        </w:rPr>
        <w:t xml:space="preserve"> pada materi optik. Film </w:t>
      </w:r>
      <w:r w:rsidRPr="00D1247C">
        <w:rPr>
          <w:rFonts w:asciiTheme="majorBidi" w:hAnsiTheme="majorBidi" w:cstheme="majorBidi"/>
          <w:i/>
        </w:rPr>
        <w:t xml:space="preserve">Hollow Man 2 </w:t>
      </w:r>
      <w:r w:rsidRPr="00D1247C">
        <w:rPr>
          <w:rFonts w:asciiTheme="majorBidi" w:hAnsiTheme="majorBidi" w:cstheme="majorBidi"/>
        </w:rPr>
        <w:t xml:space="preserve">dipilih karena dari banyak film yang memiliki konsep serupa di mana terdapat tokoh yang tidak terlihat, film </w:t>
      </w:r>
      <w:r w:rsidRPr="00D1247C">
        <w:rPr>
          <w:rFonts w:asciiTheme="majorBidi" w:hAnsiTheme="majorBidi" w:cstheme="majorBidi"/>
          <w:i/>
        </w:rPr>
        <w:t>Hollow Man 2</w:t>
      </w:r>
      <w:r w:rsidRPr="00D1247C">
        <w:rPr>
          <w:rFonts w:asciiTheme="majorBidi" w:hAnsiTheme="majorBidi" w:cstheme="majorBidi"/>
        </w:rPr>
        <w:t xml:space="preserve"> adalah film yang memiliki kesalahan pada konsep fisika paling banyak</w:t>
      </w:r>
      <w:r w:rsidR="00577B78" w:rsidRPr="00D1247C">
        <w:rPr>
          <w:rFonts w:asciiTheme="majorBidi" w:hAnsiTheme="majorBidi" w:cstheme="majorBidi"/>
        </w:rPr>
        <w:t xml:space="preserve"> dibanding dengan film-film lain yang memiliki karakter serupa</w:t>
      </w:r>
      <w:r w:rsidRPr="00D1247C">
        <w:rPr>
          <w:rFonts w:asciiTheme="majorBidi" w:hAnsiTheme="majorBidi" w:cstheme="majorBidi"/>
        </w:rPr>
        <w:t>.</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Pada film ini terdapat setidaknya 4 kesalahan </w:t>
      </w:r>
      <w:r w:rsidR="009B4471" w:rsidRPr="00D1247C">
        <w:rPr>
          <w:rFonts w:asciiTheme="majorBidi" w:hAnsiTheme="majorBidi" w:cstheme="majorBidi"/>
        </w:rPr>
        <w:t>utama</w:t>
      </w:r>
      <w:r w:rsidRPr="00D1247C">
        <w:rPr>
          <w:rFonts w:asciiTheme="majorBidi" w:hAnsiTheme="majorBidi" w:cstheme="majorBidi"/>
        </w:rPr>
        <w:t xml:space="preserve"> yang berkaitan dengan materi optik. </w:t>
      </w:r>
      <w:r w:rsidRPr="00D1247C">
        <w:rPr>
          <w:rFonts w:asciiTheme="majorBidi" w:hAnsiTheme="majorBidi" w:cstheme="majorBidi"/>
          <w:b/>
        </w:rPr>
        <w:t>Kesalahan pertama</w:t>
      </w:r>
      <w:r w:rsidRPr="00D1247C">
        <w:rPr>
          <w:rFonts w:asciiTheme="majorBidi" w:hAnsiTheme="majorBidi" w:cstheme="majorBidi"/>
        </w:rPr>
        <w:t xml:space="preserve"> adalah ada manusia yang tidak terlihat (</w:t>
      </w:r>
      <w:r w:rsidR="00F019EE"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Konsep suatu objek dapat dilihat mata adalah jika ada cahaya yang mengenai objek itu, kemudian cahayanya dipantulkan ke mata kita seperti pada gambar </w:t>
      </w:r>
      <w:r w:rsidR="00DC3F0B" w:rsidRPr="00D1247C">
        <w:rPr>
          <w:rFonts w:asciiTheme="majorBidi" w:hAnsiTheme="majorBidi" w:cstheme="majorBidi"/>
        </w:rPr>
        <w:t>2</w:t>
      </w:r>
      <w:r w:rsidRPr="00D1247C">
        <w:rPr>
          <w:rFonts w:asciiTheme="majorBidi" w:hAnsiTheme="majorBidi" w:cstheme="majorBidi"/>
        </w:rPr>
        <w:t xml:space="preserve">a. Namun jika terdapat objek yang tidak terlihat, itu artinya cahaya yang mengenainya tidak dipantulkan menuju mata kita/cahaya hanya diteruskan seperti pada gambar </w:t>
      </w:r>
      <w:r w:rsidR="00DC3F0B" w:rsidRPr="00D1247C">
        <w:rPr>
          <w:rFonts w:asciiTheme="majorBidi" w:hAnsiTheme="majorBidi" w:cstheme="majorBidi"/>
        </w:rPr>
        <w:t>2</w:t>
      </w:r>
      <w:r w:rsidRPr="00D1247C">
        <w:rPr>
          <w:rFonts w:asciiTheme="majorBidi" w:hAnsiTheme="majorBidi" w:cstheme="majorBidi"/>
        </w:rPr>
        <w:t xml:space="preserve">b. Hal ini hanya bisa terjadi apabila indeks bias objek tersebut </w:t>
      </w:r>
      <w:r w:rsidR="009B4471" w:rsidRPr="00D1247C">
        <w:rPr>
          <w:rFonts w:asciiTheme="majorBidi" w:hAnsiTheme="majorBidi" w:cstheme="majorBidi"/>
        </w:rPr>
        <w:t>sama dengan</w:t>
      </w:r>
      <w:r w:rsidRPr="00D1247C">
        <w:rPr>
          <w:rFonts w:asciiTheme="majorBidi" w:hAnsiTheme="majorBidi" w:cstheme="majorBidi"/>
        </w:rPr>
        <w:t xml:space="preserve"> indeks bias udara</w:t>
      </w:r>
      <w:r w:rsidR="00CC0D5A" w:rsidRPr="00D1247C">
        <w:rPr>
          <w:rFonts w:asciiTheme="majorBidi" w:hAnsiTheme="majorBidi" w:cstheme="majorBidi"/>
        </w:rPr>
        <w:t xml:space="preserve"> dan transparan</w:t>
      </w:r>
      <w:r w:rsidRPr="00D1247C">
        <w:rPr>
          <w:rFonts w:asciiTheme="majorBidi" w:hAnsiTheme="majorBidi" w:cstheme="majorBidi"/>
        </w:rPr>
        <w:t xml:space="preserve">. </w:t>
      </w:r>
      <w:r w:rsidR="00577B78" w:rsidRPr="00D1247C">
        <w:rPr>
          <w:rFonts w:asciiTheme="majorBidi" w:hAnsiTheme="majorBidi" w:cstheme="majorBidi"/>
        </w:rPr>
        <w:t>Padahal</w:t>
      </w:r>
      <w:r w:rsidRPr="00D1247C">
        <w:rPr>
          <w:rFonts w:asciiTheme="majorBidi" w:hAnsiTheme="majorBidi" w:cstheme="majorBidi"/>
        </w:rPr>
        <w:t xml:space="preserve"> indeks bias dari tubuh manusia </w:t>
      </w:r>
      <w:r w:rsidR="009B4471" w:rsidRPr="00D1247C">
        <w:rPr>
          <w:rFonts w:asciiTheme="majorBidi" w:hAnsiTheme="majorBidi" w:cstheme="majorBidi"/>
        </w:rPr>
        <w:t>tidak sama dengan</w:t>
      </w:r>
      <w:r w:rsidRPr="00D1247C">
        <w:rPr>
          <w:rFonts w:asciiTheme="majorBidi" w:hAnsiTheme="majorBidi" w:cstheme="majorBidi"/>
        </w:rPr>
        <w:t xml:space="preserve"> indeks bias udara, </w:t>
      </w:r>
      <w:r w:rsidR="00B03E84" w:rsidRPr="00D1247C">
        <w:rPr>
          <w:rFonts w:asciiTheme="majorBidi" w:hAnsiTheme="majorBidi" w:cstheme="majorBidi"/>
        </w:rPr>
        <w:t xml:space="preserve">dan tidak transparan. </w:t>
      </w:r>
      <w:r w:rsidRPr="00D1247C">
        <w:rPr>
          <w:rFonts w:asciiTheme="majorBidi" w:hAnsiTheme="majorBidi" w:cstheme="majorBidi"/>
        </w:rPr>
        <w:t>jadi tidak mungkin ada manusia yang tidak terlihat.</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p>
    <w:p w:rsidR="00FF73DE" w:rsidRPr="00D1247C" w:rsidRDefault="0008652F" w:rsidP="003F7957">
      <w:pPr>
        <w:jc w:val="center"/>
        <w:rPr>
          <w:rFonts w:asciiTheme="majorBidi" w:hAnsiTheme="majorBidi" w:cstheme="majorBidi"/>
          <w:lang w:val="id-ID"/>
        </w:rPr>
      </w:pPr>
      <w:r>
        <w:rPr>
          <w:rFonts w:asciiTheme="majorBidi" w:hAnsiTheme="majorBidi" w:cstheme="majorBidi"/>
          <w:noProof/>
          <w:lang w:val="id-ID" w:eastAsia="id-ID"/>
        </w:rPr>
      </w:r>
      <w:r>
        <w:rPr>
          <w:rFonts w:asciiTheme="majorBidi" w:hAnsiTheme="majorBidi" w:cstheme="majorBidi"/>
          <w:noProof/>
          <w:lang w:val="id-ID" w:eastAsia="id-ID"/>
        </w:rPr>
        <w:pict>
          <v:group id="Grup 24" o:spid="_x0000_s1083" style="width:101.65pt;height:68.3pt;mso-position-horizontal-relative:char;mso-position-vertical-relative:line" coordsize="12907,8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">
            <v:group id="Grup 38" o:spid="_x0000_s1027" style="position:absolute;width:12907;height:8672" coordsize="12907,8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Matahari 63" o:spid="_x0000_s1028" type="#_x0000_t183" style="position:absolute;width:2856;height:285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Eb18EA&#10;AADbAAAADwAAAGRycy9kb3ducmV2LnhtbESP0YrCMBRE34X9h3AX9k3TdVGkGkWEldU3qx9wba5N&#10;sblpm2i7f28EwcdhZs4wi1VvK3Gn1peOFXyPEhDEudMlFwpOx9/hDIQPyBorx6Tgnzyslh+DBaba&#10;dXygexYKESHsU1RgQqhTKX1uyKIfuZo4ehfXWgxRtoXULXYRbis5TpKptFhyXDBY08ZQfs1uVkGp&#10;Lzb8NE2TnKvsuN92u83ZTJT6+uzXcxCB+vAOv9p/WsF4Cs8v8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7hG9fBAAAA2wAAAA8AAAAAAAAAAAAAAAAAmAIAAGRycy9kb3du&#10;cmV2LnhtbFBLBQYAAAAABAAEAPUAAACGAwAAAAA=&#10;" fillcolor="white [3201]" strokecolor="black [3200]" strokeweight="2pt"/>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Wajah Tersenyum 67" o:spid="_x0000_s1029" type="#_x0000_t96" style="position:absolute;left:11002;top:653;width:1905;height:19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8o0cQA&#10;AADbAAAADwAAAGRycy9kb3ducmV2LnhtbESPzWrDMBCE74W+g9hCL6GW40NSO1FMCbTkmh/odWtt&#10;bLfWypXU2MnTR4FAj8PMfMMsy9F04kTOt5YVTJMUBHFldcu1gsP+/eUVhA/IGjvLpOBMHsrV48MS&#10;C20H3tJpF2oRIewLVNCE0BdS+qohgz6xPXH0jtYZDFG6WmqHQ4SbTmZpOpMGW44LDfa0bqj62f0Z&#10;BZ8Xq/Oh3X9hPs/Nt/O/kw89U+r5aXxbgAg0hv/wvb3RCrI53L7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PKNHEAAAA2wAAAA8AAAAAAAAAAAAAAAAAmAIAAGRycy9k&#10;b3ducmV2LnhtbFBLBQYAAAAABAAEAPUAAACJAwAAAAA=&#10;" fillcolor="white [3201]" strokecolor="black [3200]" strokeweight="2pt"/>
              <v:rect id="Persegi Panjang 73" o:spid="_x0000_s1030" style="position:absolute;left:4722;top:7536;width:2470;height:113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v4xMAA&#10;AADbAAAADwAAAGRycy9kb3ducmV2LnhtbERPTYvCMBC9C/6HMII3Te1B3GosUhDFPdl1D3sbmrEt&#10;NpPSxNr66zeHhT0+3vcuHUwjeupcbVnBahmBIC6srrlUcPs6LjYgnEfW2FgmBSM5SPfTyQ4TbV98&#10;pT73pQgh7BJUUHnfJlK6oiKDbmlb4sDdbWfQB9iVUnf4CuGmkXEUraXBmkNDhS1lFRWP/GkUfI7S&#10;97fv9ce7z+pR5z/Z6UKZUvPZcNiC8DT4f/Gf+6wVxGFs+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gv4xMAAAADbAAAADwAAAAAAAAAAAAAAAACYAgAAZHJzL2Rvd25y&#10;ZXYueG1sUEsFBgAAAAAEAAQA9QAAAIUDAAAAAA==&#10;" fillcolor="white [3201]" strokecolor="black [3200]" strokeweight="2pt"/>
            </v:group>
            <v:shapetype id="_x0000_t32" coordsize="21600,21600" o:spt="32" o:oned="t" path="m,l21600,21600e" filled="f">
              <v:path arrowok="t" fillok="f" o:connecttype="none"/>
              <o:lock v:ext="edit" shapetype="t"/>
            </v:shapetype>
            <v:shape id="Konektor Panah Lurus 74" o:spid="_x0000_s1031" type="#_x0000_t32" style="position:absolute;left:2210;top:3466;width:3715;height:396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shape id="Konektor Panah Lurus 75" o:spid="_x0000_s1032" type="#_x0000_t32" style="position:absolute;left:5928;top:3366;width:4921;height:41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DUK8EAAADbAAAADwAAAGRycy9kb3ducmV2LnhtbERPy2rCQBTdC/7DcAvudKKFUFInIgVB&#10;7KI0EdrlJXPzqJk7ITMm4993FoUuD+e9PwTTi4lG11lWsN0kIIgrqztuFFzL0/oFhPPIGnvLpOBB&#10;Dg75crHHTNuZP2kqfCNiCLsMFbTeD5mUrmrJoNvYgThytR0N+gjHRuoR5xhuerlLklQa7Dg2tDjQ&#10;W0vVrbgbBZevn7qU1y6gKUJ6eU9OH/33VqnVUzi+gvAU/L/4z33WCp7j+vgl/gCZ/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oNQrwQAAANsAAAAPAAAAAAAAAAAAAAAA&#10;AKECAABkcnMvZG93bnJldi54bWxQSwUGAAAAAAQABAD5AAAAjwMAAAAA&#10;" strokecolor="black [3040]">
              <v:stroke endarrow="block"/>
            </v:shape>
            <w10:wrap type="none"/>
            <w10:anchorlock/>
          </v:group>
        </w:pict>
      </w:r>
    </w:p>
    <w:p w:rsidR="00FF73DE" w:rsidRPr="00D1247C" w:rsidRDefault="00FF73DE" w:rsidP="003F7957">
      <w:pPr>
        <w:jc w:val="center"/>
        <w:rPr>
          <w:rFonts w:asciiTheme="majorBidi" w:hAnsiTheme="majorBidi" w:cstheme="majorBidi"/>
          <w:lang w:val="id-ID"/>
        </w:rPr>
      </w:pPr>
      <w:r w:rsidRPr="00D1247C">
        <w:rPr>
          <w:rFonts w:asciiTheme="majorBidi" w:hAnsiTheme="majorBidi" w:cstheme="majorBidi"/>
          <w:lang w:val="id-ID"/>
        </w:rPr>
        <w:t xml:space="preserve">Gambar </w:t>
      </w:r>
      <w:r w:rsidR="00AA28D6" w:rsidRPr="00D1247C">
        <w:rPr>
          <w:rFonts w:asciiTheme="majorBidi" w:hAnsiTheme="majorBidi" w:cstheme="majorBidi"/>
          <w:lang w:val="id-ID"/>
        </w:rPr>
        <w:t>2</w:t>
      </w:r>
      <w:r w:rsidRPr="00D1247C">
        <w:rPr>
          <w:rFonts w:asciiTheme="majorBidi" w:hAnsiTheme="majorBidi" w:cstheme="majorBidi"/>
          <w:lang w:val="id-ID"/>
        </w:rPr>
        <w:t>a. Proses Melihat Jika Benda Terlihat</w:t>
      </w:r>
    </w:p>
    <w:p w:rsidR="00FF73DE" w:rsidRPr="00D1247C" w:rsidRDefault="00FF73DE" w:rsidP="003F7957">
      <w:pPr>
        <w:jc w:val="center"/>
        <w:rPr>
          <w:rFonts w:asciiTheme="majorBidi" w:hAnsiTheme="majorBidi" w:cstheme="majorBidi"/>
          <w:lang w:val="id-ID"/>
        </w:rPr>
      </w:pPr>
    </w:p>
    <w:p w:rsidR="00FB3F56" w:rsidRPr="00D1247C" w:rsidRDefault="0008652F" w:rsidP="003F7957">
      <w:pPr>
        <w:jc w:val="center"/>
        <w:rPr>
          <w:rFonts w:asciiTheme="majorBidi" w:hAnsiTheme="majorBidi" w:cstheme="majorBidi"/>
          <w:lang w:val="id-ID"/>
        </w:rPr>
      </w:pPr>
      <w:r>
        <w:rPr>
          <w:rFonts w:asciiTheme="majorBidi" w:hAnsiTheme="majorBidi" w:cstheme="majorBidi"/>
          <w:noProof/>
          <w:lang w:val="id-ID" w:eastAsia="id-ID"/>
        </w:rPr>
      </w:r>
      <w:r>
        <w:rPr>
          <w:rFonts w:asciiTheme="majorBidi" w:hAnsiTheme="majorBidi" w:cstheme="majorBidi"/>
          <w:noProof/>
          <w:lang w:val="id-ID" w:eastAsia="id-ID"/>
        </w:rPr>
        <w:pict>
          <v:group id="Grup 17" o:spid="_x0000_s1076" style="width:101.6pt;height:91.25pt;mso-position-horizontal-relative:char;mso-position-vertical-relative:line" coordsize="12903,11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">
            <v:group id="Grup 80" o:spid="_x0000_s1079" style="position:absolute;width:12903;height:8667" coordsize="12907,8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Matahari 83" o:spid="_x0000_s1082" type="#_x0000_t183" style="position:absolute;width:2856;height:285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aDycQA&#10;AADbAAAADwAAAGRycy9kb3ducmV2LnhtbERPS2vCQBC+F/oflhG81Y09SBvdiLTUFwXR6sHbkJ1k&#10;U7OzIbua+O+7hUJv8/E9ZzbvbS1u1PrKsYLxKAFBnDtdcang+PXx9ALCB2SNtWNScCcP8+zxYYap&#10;dh3v6XYIpYgh7FNUYEJoUil9bsiiH7mGOHKFay2GCNtS6ha7GG5r+ZwkE2mx4thgsKE3Q/nlcLUK&#10;vve5OZf3ld4uPjfr03a5e790hVLDQb+YggjUh3/xn3ut4/xX+P0lHi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Gg8nEAAAA2wAAAA8AAAAAAAAAAAAAAAAAmAIAAGRycy9k&#10;b3ducmV2LnhtbFBLBQYAAAAABAAEAPUAAACJAwAAAAA=&#10;" fillcolor="white [3201]" strokecolor="black [3200]" strokeweight="1pt"/>
              <v:shape id="Wajah Tersenyum 84" o:spid="_x0000_s1081" type="#_x0000_t96" style="position:absolute;left:11002;top:653;width:1905;height:19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7PLwA&#10;AADbAAAADwAAAGRycy9kb3ducmV2LnhtbERPSwrCMBDdC94hjOBOU12IVGMRQRBB/OJ6aMa2tJmU&#10;Jtbq6c1CcPl4/2XSmUq01LjCsoLJOAJBnFpdcKbgdt2O5iCcR9ZYWSYFb3KQrPq9JcbavvhM7cVn&#10;IoSwi1FB7n0dS+nSnAy6sa2JA/ewjUEfYJNJ3eArhJtKTqNoJg0WHBpyrGmTU1penkbBaSvv1/JI&#10;+4+8m/PusGnJVUelhoNuvQDhqfN/8c+90wqmYX34En6AXH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Izs8vAAAANsAAAAPAAAAAAAAAAAAAAAAAJgCAABkcnMvZG93bnJldi54&#10;bWxQSwUGAAAAAAQABAD1AAAAgQMAAAAA&#10;" fillcolor="white [3201]" strokecolor="black [3200]" strokeweight="1pt">
                <v:stroke joinstyle="miter"/>
              </v:shape>
              <v:rect id="Persegi Panjang 85" o:spid="_x0000_s1080" style="position:absolute;left:4722;top:7536;width:2470;height:113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pRAcAA&#10;AADbAAAADwAAAGRycy9kb3ducmV2LnhtbESPQYvCMBSE7wv+h/AEb2vaQnXpGkUEwZNgd/H8tnnb&#10;FJuX0sRa/70RBI/DzHzDrDajbcVAvW8cK0jnCQjiyumGawW/P/vPLxA+IGtsHZOCO3nYrCcfKyy0&#10;u/GJhjLUIkLYF6jAhNAVUvrKkEU/dx1x9P5dbzFE2ddS93iLcNvKLEkW0mLDccFgRztD1aW8WgXn&#10;MQvoU73ML0fOzZDf/5blTqnZdNx+gwg0hnf41T5oBVkKzy/xB8j1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pRAcAAAADbAAAADwAAAAAAAAAAAAAAAACYAgAAZHJzL2Rvd25y&#10;ZXYueG1sUEsFBgAAAAAEAAQA9QAAAIUDAAAAAA==&#10;" fillcolor="white [3201]" strokecolor="black [3200]" strokeweight="1pt">
                <v:stroke dashstyle="3 1"/>
              </v:rect>
            </v:group>
            <v:shape id="Konektor Panah Lurus 86" o:spid="_x0000_s1078" type="#_x0000_t32" style="position:absolute;left:2190;top:3429;width:3714;height:396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p4M8MAAADbAAAADwAAAGRycy9kb3ducmV2LnhtbESPT2vCQBTE74LfYXlCb7ppoKKpq5hI&#10;wXrzD54f2dckNPs2ya5J+u27QqHHYWZ+w2x2o6lFT52rLCt4XUQgiHOrKy4U3K4f8xUI55E11pZJ&#10;wQ852G2nkw0m2g58pv7iCxEg7BJUUHrfJFK6vCSDbmEb4uB92c6gD7IrpO5wCHBTyziKltJgxWGh&#10;xIaykvLvy8MoGNDf1+m+aLP08Hkc3+p2eb2dlHqZjft3EJ5G/x/+ax+1gjiG5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aeDPDAAAA2wAAAA8AAAAAAAAAAAAA&#10;AAAAoQIAAGRycy9kb3ducmV2LnhtbFBLBQYAAAAABAAEAPkAAACRAwAAAAA=&#10;" strokecolor="black [3200]" strokeweight=".5pt">
              <v:stroke endarrow="block" joinstyle="miter"/>
            </v:shape>
            <v:shape id="Konektor Panah Lurus 88" o:spid="_x0000_s1077" type="#_x0000_t32" style="position:absolute;left:6191;top:7620;width:3713;height:396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L4sMAAADbAAAADwAAAGRycy9kb3ducmV2LnhtbESPQWsCMRSE74L/IbyCt5rU2mK3RhGh&#10;UigI3bb3x+Z1dzV5WTbRTf+9KQgeh5n5hlmuk7PiTH1oPWt4mCoQxJU3Ldcavr/e7hcgQkQ2aD2T&#10;hj8KsF6NR0ssjB/4k85lrEWGcChQQxNjV0gZqoYchqnviLP363uHMcu+lqbHIcOdlTOlnqXDlvNC&#10;gx1tG6qO5clpsJhe0mmnNhSfhsXHXtnDvPzRenKXNq8gIqV4C1/b70bD7BH+v+QfIFc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py+LDAAAA2wAAAA8AAAAAAAAAAAAA&#10;AAAAoQIAAGRycy9kb3ducmV2LnhtbFBLBQYAAAAABAAEAPkAAACRAwAAAAA=&#10;" strokecolor="black [3200]">
              <v:stroke dashstyle="dash" endarrow="open"/>
            </v:shape>
            <w10:wrap type="none"/>
            <w10:anchorlock/>
          </v:group>
        </w:pict>
      </w:r>
    </w:p>
    <w:p w:rsidR="00FF73DE" w:rsidRPr="00D1247C" w:rsidRDefault="00FF73DE" w:rsidP="003F7957">
      <w:pPr>
        <w:jc w:val="center"/>
        <w:rPr>
          <w:rFonts w:asciiTheme="majorBidi" w:hAnsiTheme="majorBidi" w:cstheme="majorBidi"/>
          <w:lang w:val="id-ID"/>
        </w:rPr>
      </w:pPr>
      <w:r w:rsidRPr="00D1247C">
        <w:rPr>
          <w:rFonts w:asciiTheme="majorBidi" w:hAnsiTheme="majorBidi" w:cstheme="majorBidi"/>
          <w:lang w:val="id-ID"/>
        </w:rPr>
        <w:t xml:space="preserve">Gambar </w:t>
      </w:r>
      <w:r w:rsidR="00AA28D6" w:rsidRPr="00D1247C">
        <w:rPr>
          <w:rFonts w:asciiTheme="majorBidi" w:hAnsiTheme="majorBidi" w:cstheme="majorBidi"/>
          <w:lang w:val="id-ID"/>
        </w:rPr>
        <w:t>2</w:t>
      </w:r>
      <w:r w:rsidRPr="00D1247C">
        <w:rPr>
          <w:rFonts w:asciiTheme="majorBidi" w:hAnsiTheme="majorBidi" w:cstheme="majorBidi"/>
          <w:lang w:val="id-ID"/>
        </w:rPr>
        <w:t>b. Proses Melihat Jika Benda Tak Terlihat</w:t>
      </w:r>
    </w:p>
    <w:p w:rsidR="00AA28D6" w:rsidRPr="00D1247C" w:rsidRDefault="00AA28D6" w:rsidP="003F7957">
      <w:pPr>
        <w:jc w:val="center"/>
        <w:rPr>
          <w:rFonts w:asciiTheme="majorBidi" w:hAnsiTheme="majorBidi" w:cstheme="majorBidi"/>
          <w:lang w:val="id-ID"/>
        </w:rPr>
      </w:pP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b/>
        </w:rPr>
        <w:t>Kesalahan kedua</w:t>
      </w:r>
      <w:r w:rsidRPr="00D1247C">
        <w:rPr>
          <w:rFonts w:asciiTheme="majorBidi" w:hAnsiTheme="majorBidi" w:cstheme="majorBidi"/>
        </w:rPr>
        <w:t xml:space="preserve"> dalam film tersebut adalah </w:t>
      </w:r>
      <w:r w:rsidR="00F019EE"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itu dapat melihat, padahal seharusnya buta. Karena terbentuknya bayangan pada retina hanya dapat terjadi jika indeks bias lebih </w:t>
      </w:r>
      <w:r w:rsidR="0021256C" w:rsidRPr="00D1247C">
        <w:rPr>
          <w:rFonts w:asciiTheme="majorBidi" w:hAnsiTheme="majorBidi" w:cstheme="majorBidi"/>
        </w:rPr>
        <w:t>besar dari</w:t>
      </w:r>
      <w:r w:rsidRPr="00D1247C">
        <w:rPr>
          <w:rFonts w:asciiTheme="majorBidi" w:hAnsiTheme="majorBidi" w:cstheme="majorBidi"/>
        </w:rPr>
        <w:t xml:space="preserve"> indeks bias udara, yang berarti bola mata harus tampak (seperti pada gambar </w:t>
      </w:r>
      <w:r w:rsidR="00AA28D6" w:rsidRPr="00D1247C">
        <w:rPr>
          <w:rFonts w:asciiTheme="majorBidi" w:hAnsiTheme="majorBidi" w:cstheme="majorBidi"/>
        </w:rPr>
        <w:t>3</w:t>
      </w:r>
      <w:r w:rsidRPr="00D1247C">
        <w:rPr>
          <w:rFonts w:asciiTheme="majorBidi" w:hAnsiTheme="majorBidi" w:cstheme="majorBidi"/>
        </w:rPr>
        <w:t xml:space="preserve">a). Jika bola mata tidak tampak, berarti indeks bias bola mata </w:t>
      </w:r>
      <w:r w:rsidR="0021256C" w:rsidRPr="00D1247C">
        <w:rPr>
          <w:rFonts w:asciiTheme="majorBidi" w:hAnsiTheme="majorBidi" w:cstheme="majorBidi"/>
        </w:rPr>
        <w:t>sama dengan</w:t>
      </w:r>
      <w:r w:rsidRPr="00D1247C">
        <w:rPr>
          <w:rFonts w:asciiTheme="majorBidi" w:hAnsiTheme="majorBidi" w:cstheme="majorBidi"/>
        </w:rPr>
        <w:t xml:space="preserve"> indeks bias udara (seperti pada gambar </w:t>
      </w:r>
      <w:r w:rsidR="00AA28D6" w:rsidRPr="00D1247C">
        <w:rPr>
          <w:rFonts w:asciiTheme="majorBidi" w:hAnsiTheme="majorBidi" w:cstheme="majorBidi"/>
        </w:rPr>
        <w:t>3</w:t>
      </w:r>
      <w:r w:rsidRPr="00D1247C">
        <w:rPr>
          <w:rFonts w:asciiTheme="majorBidi" w:hAnsiTheme="majorBidi" w:cstheme="majorBidi"/>
        </w:rPr>
        <w:t>b), yang ar</w:t>
      </w:r>
      <w:r w:rsidR="006E1AE8" w:rsidRPr="00D1247C">
        <w:rPr>
          <w:rFonts w:asciiTheme="majorBidi" w:hAnsiTheme="majorBidi" w:cstheme="majorBidi"/>
        </w:rPr>
        <w:t>t</w:t>
      </w:r>
      <w:r w:rsidRPr="00D1247C">
        <w:rPr>
          <w:rFonts w:asciiTheme="majorBidi" w:hAnsiTheme="majorBidi" w:cstheme="majorBidi"/>
        </w:rPr>
        <w:t>inya tidak akan ada pembentukan bayangan.</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p>
    <w:p w:rsidR="00FF73DE" w:rsidRPr="00D1247C" w:rsidRDefault="00FF73DE" w:rsidP="003F7957">
      <w:pPr>
        <w:jc w:val="center"/>
        <w:rPr>
          <w:rFonts w:asciiTheme="majorBidi" w:hAnsiTheme="majorBidi" w:cstheme="majorBidi"/>
          <w:lang w:val="id-ID"/>
        </w:rPr>
      </w:pPr>
      <w:r w:rsidRPr="00D1247C">
        <w:rPr>
          <w:rFonts w:asciiTheme="majorBidi" w:hAnsiTheme="majorBidi" w:cstheme="majorBidi"/>
          <w:noProof/>
          <w:lang w:val="id-ID" w:eastAsia="id-ID"/>
        </w:rPr>
        <w:drawing>
          <wp:inline distT="0" distB="0" distL="0" distR="0">
            <wp:extent cx="1943100" cy="1076325"/>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43100" cy="1076325"/>
                    </a:xfrm>
                    <a:prstGeom prst="rect">
                      <a:avLst/>
                    </a:prstGeom>
                    <a:noFill/>
                    <a:ln>
                      <a:noFill/>
                    </a:ln>
                  </pic:spPr>
                </pic:pic>
              </a:graphicData>
            </a:graphic>
          </wp:inline>
        </w:drawing>
      </w:r>
    </w:p>
    <w:p w:rsidR="00FF73DE" w:rsidRPr="00D1247C" w:rsidRDefault="00FF73DE"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AA28D6" w:rsidRPr="00D1247C">
        <w:rPr>
          <w:rFonts w:asciiTheme="majorBidi" w:hAnsiTheme="majorBidi" w:cstheme="majorBidi"/>
        </w:rPr>
        <w:t>3</w:t>
      </w:r>
      <w:r w:rsidRPr="00D1247C">
        <w:rPr>
          <w:rFonts w:asciiTheme="majorBidi" w:hAnsiTheme="majorBidi" w:cstheme="majorBidi"/>
        </w:rPr>
        <w:t>a. Pembentukan Bayangan Pada Mata Jika Mata Terlihat</w:t>
      </w:r>
    </w:p>
    <w:p w:rsidR="00FF73DE" w:rsidRPr="00D1247C" w:rsidRDefault="00FF73DE" w:rsidP="003F7957">
      <w:pPr>
        <w:pStyle w:val="NormalWeb"/>
        <w:spacing w:before="0" w:beforeAutospacing="0" w:after="0" w:afterAutospacing="0"/>
        <w:jc w:val="center"/>
        <w:rPr>
          <w:rFonts w:asciiTheme="majorBidi" w:hAnsiTheme="majorBidi" w:cstheme="majorBidi"/>
        </w:rPr>
      </w:pPr>
    </w:p>
    <w:p w:rsidR="00FF73DE" w:rsidRPr="00D1247C" w:rsidRDefault="00FF73DE" w:rsidP="003F7957">
      <w:pPr>
        <w:jc w:val="center"/>
        <w:rPr>
          <w:rFonts w:asciiTheme="majorBidi" w:hAnsiTheme="majorBidi" w:cstheme="majorBidi"/>
          <w:lang w:val="id-ID"/>
        </w:rPr>
      </w:pPr>
      <w:r w:rsidRPr="00D1247C">
        <w:rPr>
          <w:rFonts w:asciiTheme="majorBidi" w:hAnsiTheme="majorBidi" w:cstheme="majorBidi"/>
          <w:noProof/>
          <w:lang w:val="id-ID" w:eastAsia="id-ID"/>
        </w:rPr>
        <w:drawing>
          <wp:inline distT="0" distB="0" distL="0" distR="0">
            <wp:extent cx="1943100" cy="981075"/>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43100" cy="981075"/>
                    </a:xfrm>
                    <a:prstGeom prst="rect">
                      <a:avLst/>
                    </a:prstGeom>
                    <a:noFill/>
                    <a:ln>
                      <a:noFill/>
                    </a:ln>
                  </pic:spPr>
                </pic:pic>
              </a:graphicData>
            </a:graphic>
          </wp:inline>
        </w:drawing>
      </w:r>
    </w:p>
    <w:p w:rsidR="00FF73DE" w:rsidRPr="00D1247C" w:rsidRDefault="00FF73DE"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AA28D6" w:rsidRPr="00D1247C">
        <w:rPr>
          <w:rFonts w:asciiTheme="majorBidi" w:hAnsiTheme="majorBidi" w:cstheme="majorBidi"/>
        </w:rPr>
        <w:t>3</w:t>
      </w:r>
      <w:r w:rsidRPr="00D1247C">
        <w:rPr>
          <w:rFonts w:asciiTheme="majorBidi" w:hAnsiTheme="majorBidi" w:cstheme="majorBidi"/>
        </w:rPr>
        <w:t>b. Pembentukan Bayangan Pada Mata Jika Mata Tidak Terlihat</w:t>
      </w:r>
    </w:p>
    <w:p w:rsidR="00AA28D6" w:rsidRPr="00D1247C" w:rsidRDefault="00AA28D6" w:rsidP="003F7957">
      <w:pPr>
        <w:pStyle w:val="NormalWeb"/>
        <w:spacing w:before="0" w:beforeAutospacing="0" w:after="0" w:afterAutospacing="0"/>
        <w:jc w:val="center"/>
        <w:rPr>
          <w:rFonts w:asciiTheme="majorBidi" w:hAnsiTheme="majorBidi" w:cstheme="majorBidi"/>
        </w:rPr>
      </w:pP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b/>
        </w:rPr>
        <w:t>Kesalahan ketiga</w:t>
      </w:r>
      <w:r w:rsidRPr="00D1247C">
        <w:rPr>
          <w:rFonts w:asciiTheme="majorBidi" w:hAnsiTheme="majorBidi" w:cstheme="majorBidi"/>
        </w:rPr>
        <w:t xml:space="preserve"> dalam film tersebut adalah </w:t>
      </w:r>
      <w:r w:rsidR="00F019EE"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dapat dilihat melalui kamera mode </w:t>
      </w:r>
      <w:r w:rsidRPr="00D1247C">
        <w:rPr>
          <w:rFonts w:asciiTheme="majorBidi" w:hAnsiTheme="majorBidi" w:cstheme="majorBidi"/>
          <w:i/>
        </w:rPr>
        <w:t>night vision</w:t>
      </w:r>
      <w:r w:rsidRPr="00D1247C">
        <w:rPr>
          <w:rFonts w:asciiTheme="majorBidi" w:hAnsiTheme="majorBidi" w:cstheme="majorBidi"/>
        </w:rPr>
        <w:t xml:space="preserve">. Kamera dengan mode </w:t>
      </w:r>
      <w:r w:rsidRPr="00D1247C">
        <w:rPr>
          <w:rFonts w:asciiTheme="majorBidi" w:hAnsiTheme="majorBidi" w:cstheme="majorBidi"/>
          <w:i/>
        </w:rPr>
        <w:t>night vision</w:t>
      </w:r>
      <w:r w:rsidRPr="00D1247C">
        <w:rPr>
          <w:rFonts w:asciiTheme="majorBidi" w:hAnsiTheme="majorBidi" w:cstheme="majorBidi"/>
        </w:rPr>
        <w:t xml:space="preserve"> hanya mengumpulkan cahaya dari sumber-sumber cahaya dengan intensitas rendah yang tidak bisa ditangkap oleh kamera biasa, tetapi tetap saja tidak bisa membuat kamera mampu melihat objek yang memiliki indeks bias sama </w:t>
      </w:r>
      <w:r w:rsidRPr="00D1247C">
        <w:rPr>
          <w:rFonts w:asciiTheme="majorBidi" w:hAnsiTheme="majorBidi" w:cstheme="majorBidi"/>
        </w:rPr>
        <w:lastRenderedPageBreak/>
        <w:t xml:space="preserve">dengan udara. Karena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benar-benar tidak terlihat atau indeks biasnya </w:t>
      </w:r>
      <w:r w:rsidR="0021256C" w:rsidRPr="00D1247C">
        <w:rPr>
          <w:rFonts w:asciiTheme="majorBidi" w:hAnsiTheme="majorBidi" w:cstheme="majorBidi"/>
        </w:rPr>
        <w:t>sama dengan</w:t>
      </w:r>
      <w:r w:rsidRPr="00D1247C">
        <w:rPr>
          <w:rFonts w:asciiTheme="majorBidi" w:hAnsiTheme="majorBidi" w:cstheme="majorBidi"/>
        </w:rPr>
        <w:t xml:space="preserve"> indeks bias udara, di mana tidak ada cahaya yang dapat dipantulkan objek ke kamera seperti pada gambar </w:t>
      </w:r>
      <w:r w:rsidR="00AA28D6" w:rsidRPr="00D1247C">
        <w:rPr>
          <w:rFonts w:asciiTheme="majorBidi" w:hAnsiTheme="majorBidi" w:cstheme="majorBidi"/>
        </w:rPr>
        <w:t>4</w:t>
      </w:r>
      <w:r w:rsidRPr="00D1247C">
        <w:rPr>
          <w:rFonts w:asciiTheme="majorBidi" w:hAnsiTheme="majorBidi" w:cstheme="majorBidi"/>
        </w:rPr>
        <w:t xml:space="preserve">, mustahil </w:t>
      </w:r>
      <w:r w:rsidR="00F019EE"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dapat dilihat menggunakan kamera mode </w:t>
      </w:r>
      <w:r w:rsidRPr="00D1247C">
        <w:rPr>
          <w:rFonts w:asciiTheme="majorBidi" w:hAnsiTheme="majorBidi" w:cstheme="majorBidi"/>
          <w:i/>
        </w:rPr>
        <w:t>night vision</w:t>
      </w:r>
      <w:r w:rsidRPr="00D1247C">
        <w:rPr>
          <w:rFonts w:asciiTheme="majorBidi" w:hAnsiTheme="majorBidi" w:cstheme="majorBidi"/>
        </w:rPr>
        <w:t>.</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p>
    <w:p w:rsidR="00104B67" w:rsidRPr="00D1247C" w:rsidRDefault="0008652F" w:rsidP="003F7957">
      <w:pPr>
        <w:jc w:val="center"/>
        <w:rPr>
          <w:rFonts w:asciiTheme="majorBidi" w:hAnsiTheme="majorBidi" w:cstheme="majorBidi"/>
          <w:lang w:val="id-ID"/>
        </w:rPr>
      </w:pPr>
      <w:r>
        <w:rPr>
          <w:rFonts w:asciiTheme="majorBidi" w:hAnsiTheme="majorBidi" w:cstheme="majorBidi"/>
          <w:noProof/>
          <w:lang w:val="id-ID" w:eastAsia="id-ID"/>
        </w:rPr>
      </w:r>
      <w:r>
        <w:rPr>
          <w:rFonts w:asciiTheme="majorBidi" w:hAnsiTheme="majorBidi" w:cstheme="majorBidi"/>
          <w:noProof/>
          <w:lang w:val="id-ID" w:eastAsia="id-ID"/>
        </w:rPr>
        <w:pict>
          <v:group id="Grup 40" o:spid="_x0000_s1069" style="width:148.1pt;height:90pt;mso-position-horizontal-relative:char;mso-position-vertical-relative:line" coordsize="18808,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">
            <v:group id="Grup 80" o:spid="_x0000_s1072" style="position:absolute;left:5905;width:12903;height:9048" coordsize="12907,9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Matahari 83" o:spid="_x0000_s1075" type="#_x0000_t183" style="position:absolute;width:2856;height:285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E+pcYA&#10;AADbAAAADwAAAGRycy9kb3ducmV2LnhtbESPQWvCQBSE70L/w/IK3nRTkVJSNyItba0IotWDt0f2&#10;JRvNvg3ZrYn/visUPA4z8w0zm/e2FhdqfeVYwdM4AUGcO11xqWD/8zF6AeEDssbaMSm4kod59jCY&#10;Yapdx1u67EIpIoR9igpMCE0qpc8NWfRj1xBHr3CtxRBlW0rdYhfhtpaTJHmWFiuOCwYbejOUn3e/&#10;VsFpm5tjef3Sq8X6e3lYfW7ez12h1PCxX7yCCNSHe/i/vdQKphO4fYk/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E+pcYAAADbAAAADwAAAAAAAAAAAAAAAACYAgAAZHJz&#10;L2Rvd25yZXYueG1sUEsFBgAAAAAEAAQA9QAAAIsDAAAAAA==&#10;" fillcolor="white [3201]" strokecolor="black [3200]" strokeweight="1pt"/>
              <v:shape id="Wajah Tersenyum 84" o:spid="_x0000_s1074" type="#_x0000_t96" style="position:absolute;left:11002;top:653;width:1905;height:19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5A68QA&#10;AADbAAAADwAAAGRycy9kb3ducmV2LnhtbESPzWrDMBCE74G+g9hCboncpoTgRA4hYDCF4uaHnBdr&#10;YxtbK2OpttunrwqFHIeZ+YbZ7SfTioF6V1tW8LKMQBAXVtdcKrhe0sUGhPPIGlvLpOCbHOyTp9kO&#10;Y21HPtFw9qUIEHYxKqi872IpXVGRQbe0HXHw7rY36IPsS6l7HAPctPI1itbSYM1hocKOjhUVzfnL&#10;KPhM5e3S5PT+I2/mlH0cB3JtrtT8eTpsQXia/CP83860grcV/H0JP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uQOvEAAAA2wAAAA8AAAAAAAAAAAAAAAAAmAIAAGRycy9k&#10;b3ducmV2LnhtbFBLBQYAAAAABAAEAPUAAACJAwAAAAA=&#10;" fillcolor="white [3201]" strokecolor="black [3200]" strokeweight="1pt">
                <v:stroke joinstyle="miter"/>
              </v:shape>
              <v:rect id="Persegi Panjang 85" o:spid="_x0000_s1073" style="position:absolute;left:2481;top:7154;width:6951;height:18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IXOcIA&#10;AADbAAAADwAAAGRycy9kb3ducmV2LnhtbESPwWrDMBBE74H+g9hCb7HsENfFtWJKINBTIW7oeWtt&#10;LRNrZSzFcf6+ChR6HGbmDVPVix3ETJPvHSvIkhQEcet0z52C0+dh/QLCB2SNg2NScCMP9e5hVWGp&#10;3ZWPNDehExHCvkQFJoSxlNK3hiz6xI3E0ftxk8UQ5dRJPeE1wu0gN2n6LC32HBcMjrQ31J6bi1Xw&#10;tWwC+kwX+fmDczPnt++i2Sv19Li8vYIItIT/8F/7XSvYbuH+Jf4A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Ahc5wgAAANsAAAAPAAAAAAAAAAAAAAAAAJgCAABkcnMvZG93&#10;bnJldi54bWxQSwUGAAAAAAQABAD1AAAAhwMAAAAA&#10;" fillcolor="white [3201]" strokecolor="black [3200]" strokeweight="1pt">
                <v:stroke dashstyle="3 1"/>
              </v:rect>
            </v:group>
            <v:shape id="Konektor Panah Lurus 86" o:spid="_x0000_s1071" type="#_x0000_t32" style="position:absolute;left:8382;top:3429;width:5619;height:666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wF58IAAADbAAAADwAAAGRycy9kb3ducmV2LnhtbESPS6vCMBSE94L/IRzh7jRVrq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wF58IAAADbAAAADwAAAAAAAAAAAAAA&#10;AAChAgAAZHJzL2Rvd25yZXYueG1sUEsFBgAAAAAEAAQA+QAAAJADAAAAAA==&#10;" strokecolor="black [3200]" strokeweight=".5pt">
              <v:stroke endarrow="block" joinstyle="miter"/>
            </v:shape>
            <v:shape id="Konektor Panah Lurus 86" o:spid="_x0000_s1070" type="#_x0000_t32" style="position:absolute;left:9239;top:3143;width:6667;height:51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6bkMQAAADbAAAADwAAAGRycy9kb3ducmV2LnhtbESPQWvCQBSE74X+h+UVequbSg0aXSVa&#10;CmlvRvH8yD6T0OzbJLsm8d93C4Ueh5n5htnsJtOIgXpXW1bwOotAEBdW11wqOJ8+XpYgnEfW2Fgm&#10;BXdysNs+Pmww0XbkIw25L0WAsEtQQeV9m0jpiooMupltiYN3tb1BH2RfSt3jGOCmkfMoiqXBmsNC&#10;hS0dKiq+85tRMKK/rPZp2R3275/ZtGi6+HT+Uur5aUrXIDxN/j/81860grcYfr+EHyC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fpuQxAAAANsAAAAPAAAAAAAAAAAA&#10;AAAAAKECAABkcnMvZG93bnJldi54bWxQSwUGAAAAAAQABAD5AAAAkgMAAAAA&#10;" strokecolor="black [3200]" strokeweight=".5pt">
              <v:stroke endarrow="block" joinstyle="miter"/>
            </v:shape>
            <v:shape id="Konektor Panah Lurus 86" o:spid="_x0000_s1033" type="#_x0000_t32" style="position:absolute;left:7143;top:3810;width:451;height:7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C8IAAADbAAAADwAAAGRycy9kb3ducmV2LnhtbESPT4vCMBTE78J+h/AEb5q6+LcaRV0E&#10;9WYVz4/mbVu2ealN1na//UYQPA4z8xtmuW5NKR5Uu8KyguEgAkGcWl1wpuB62fdnIJxH1lhaJgV/&#10;5GC9+ugsMda24TM9Ep+JAGEXo4Lc+yqW0qU5GXQDWxEH79vWBn2QdSZ1jU2Am1J+RtFEGiw4LORY&#10;0S6n9Cf5NQoa9Lf5dpPdd9uv46Edl/fJ5XpSqtdtNwsQnlr/Dr/aB61gNIX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I+C8IAAADbAAAADwAAAAAAAAAAAAAA&#10;AAChAgAAZHJzL2Rvd25yZXYueG1sUEsFBgAAAAAEAAQA+QAAAJADAAAAAA==&#10;" strokecolor="black [3200]" strokeweight=".5pt">
              <v:stroke endarrow="block" joinstyle="miter"/>
            </v:shape>
            <v:shape id="Konektor Panah Lurus 86" o:spid="_x0000_s1034" type="#_x0000_t32" style="position:absolute;left:9810;top:2476;width:6763;height:362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qeb8AAADbAAAADwAAAGRycy9kb3ducmV2LnhtbERPy4rCMBTdD/gP4QruxlRR0WoUHwg6&#10;O6u4vjTXttjc1Cba+vdmIczycN6LVWtK8aLaFZYVDPoRCOLU6oIzBZfz/ncKwnlkjaVlUvAmB6tl&#10;52eBsbYNn+iV+EyEEHYxKsi9r2IpXZqTQde3FXHgbrY26AOsM6lrbEK4KeUwiibSYMGhIceKtjml&#10;9+RpFDTor7PNOntsN7vjoR2Xj8n58qdUr9uu5yA8tf5f/HUftIJRGBu+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62qeb8AAADbAAAADwAAAAAAAAAAAAAAAACh&#10;AgAAZHJzL2Rvd25yZXYueG1sUEsFBgAAAAAEAAQA+QAAAI0DAAAAAA==&#10;" strokecolor="black [3200]" strokeweight=".5pt">
              <v:stroke endarrow="block" joinstyle="miter"/>
            </v:shape>
            <v:shape id="Konektor Panah Lurus 86" o:spid="_x0000_s1035" type="#_x0000_t32" style="position:absolute;left:7810;top:3810;width:2858;height:71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P4sQAAADbAAAADwAAAGRycy9kb3ducmV2LnhtbESPQWvCQBSE74X+h+UJ3urGY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Q/ixAAAANsAAAAPAAAAAAAAAAAA&#10;AAAAAKECAABkcnMvZG93bnJldi54bWxQSwUGAAAAAAQABAD5AAAAkgMAAAAA&#10;" strokecolor="black [3200]" strokeweight=".5pt">
              <v:stroke endarrow="block" joinstyle="miter"/>
            </v:shape>
            <v:shape id="Konektor Panah Lurus 86" o:spid="_x0000_s1036" type="#_x0000_t32" style="position:absolute;left:9715;top:1524;width:6858;height:45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Iwor0AAADbAAAADwAAAGRycy9kb3ducmV2LnhtbERPyQrCMBC9C/5DGMGbpgqKVqO4IKg3&#10;FzwPzdgWm0ltoq1/bw6Cx8fb58vGFOJNlcstKxj0IxDEidU5pwqul11vAsJ5ZI2FZVLwIQfLRbs1&#10;x1jbmk/0PvtUhBB2MSrIvC9jKV2SkUHXtyVx4O62MugDrFKpK6xDuCnkMIrG0mDOoSHDkjYZJY/z&#10;yyio0d+m61X63Ky3h30zKp7jy/WoVLfTrGYgPDX+L/6591rBKKwP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QCMKK9AAAA2wAAAA8AAAAAAAAAAAAAAAAAoQIA&#10;AGRycy9kb3ducmV2LnhtbFBLBQYAAAAABAAEAPkAAACLAwAAAAA=&#10;" strokecolor="black [3200]" strokeweight=".5pt">
              <v:stroke endarrow="block" joinstyle="miter"/>
            </v:shape>
            <v:shape id="Konektor Panah Lurus 86" o:spid="_x0000_s1037" type="#_x0000_t32" style="position:absolute;left:9810;top:2000;width:6954;height:190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6VOcQAAADbAAAADwAAAGRycy9kb3ducmV2LnhtbESPQWuDQBSE74H8h+UFekvWFAyNzSrR&#10;Ukh6qwk9P9xXlbpv1d1G+++zhUKPw8x8wxyy2XTiRqNrLSvYbiIQxJXVLdcKrpfX9RMI55E1dpZJ&#10;wQ85yNLl4oCJthO/0630tQgQdgkqaLzvEyld1ZBBt7E9cfA+7WjQBznWUo84Bbjp5GMU7aTBlsNC&#10;gz0VDVVf5bdRMKH/2OfHeijyl/Npjrthd7m+KfWwmo/PIDzN/j/81z5pBfEWfr+EHyDT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TpU5xAAAANsAAAAPAAAAAAAAAAAA&#10;AAAAAKECAABkcnMvZG93bnJldi54bWxQSwUGAAAAAAQABAD5AAAAkgMAAAAA&#10;" strokecolor="black [3200]" strokeweight=".5pt">
              <v:stroke endarrow="block" joinstyle="miter"/>
            </v:shape>
            <v:shape id="Konektor Panah Lurus 86" o:spid="_x0000_s1038" type="#_x0000_t32" style="position:absolute;left:1619;top:3429;width:4562;height:6667;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5NOMUAAADbAAAADwAAAGRycy9kb3ducmV2LnhtbESPQUvDQBSE74X+h+UJXordmLRaYrdF&#10;FLHXpiL29sw+k9Ds25C3tvHfd4VCj8PMfMMs14Nr1ZF6aTwbuJ8moIhLbxuuDHzs3u4WoCQgW2w9&#10;k4E/ElivxqMl5tafeEvHIlQqQlhyNFCH0OVaS1mTQ5n6jjh6P753GKLsK217PEW4a3WaJA/aYcNx&#10;ocaOXmoqD8WvM5CFmaTb2dejFPvqe2Jfs0w+3425vRmen0AFGsI1fGlvrIF5Cv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5NOMUAAADbAAAADwAAAAAAAAAA&#10;AAAAAAChAgAAZHJzL2Rvd25yZXYueG1sUEsFBgAAAAAEAAQA+QAAAJMDAAAAAA==&#10;" strokecolor="black [3200]" strokeweight=".5pt">
              <v:stroke endarrow="block" joinstyle="miter"/>
            </v:shape>
            <v:shape id="Konektor Panah Lurus 86" o:spid="_x0000_s1039" type="#_x0000_t32" style="position:absolute;top:3143;width:5413;height:5143;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Loo8QAAADbAAAADwAAAGRycy9kb3ducmV2LnhtbESPX2vCQBDE3wv9DscWfCl6qfEfqacU&#10;pbSvRhF92+a2SWhuL2RPTb99r1Do4zAzv2GW69416kqd1J4NPI0SUMSFtzWXBg771+EClARki41n&#10;MvBNAuvV/d0SM+tvvKNrHkoVISwZGqhCaDOtpajIoYx8Sxy9T985DFF2pbYd3iLcNXqcJDPtsOa4&#10;UGFLm4qKr/ziDKRhIuPd5DSX/Fx+PNptmsrxzZjBQ//yDCpQH/7Df+13a2Cawu+X+AP06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8uijxAAAANsAAAAPAAAAAAAAAAAA&#10;AAAAAKECAABkcnMvZG93bnJldi54bWxQSwUGAAAAAAQABAD5AAAAkgMAAAAA&#10;" strokecolor="black [3200]" strokeweight=".5pt">
              <v:stroke endarrow="block" joinstyle="miter"/>
            </v:shape>
            <v:shape id="Konektor Panah Lurus 86" o:spid="_x0000_s1040" type="#_x0000_t32" style="position:absolute;left:4286;top:3810;width:2320;height:7143;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tw18UAAADbAAAADwAAAGRycy9kb3ducmV2LnhtbESPQUvDQBSE70L/w/IEL2I3bVItsdtS&#10;FLHXpiL29sw+k9Ds25C3tvHfd4VCj8PMfMMsVoNr1ZF6aTwbmIwTUMSltw1XBj52bw9zUBKQLbae&#10;ycAfCayWo5sF5tafeEvHIlQqQlhyNFCH0OVaS1mTQxn7jjh6P753GKLsK217PEW4a/U0SR61w4bj&#10;Qo0dvdRUHopfZyANmUy32deTFPvq+96+pql8vhtzdzusn0EFGsI1fGlvrIFZBv9f4g/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tw18UAAADbAAAADwAAAAAAAAAA&#10;AAAAAAChAgAAZHJzL2Rvd25yZXYueG1sUEsFBgAAAAAEAAQA+QAAAJMDAAAAAA==&#10;" strokecolor="black [3200]" strokeweight=".5pt">
              <v:stroke endarrow="block" joinstyle="miter"/>
            </v:shape>
            <w10:wrap type="none"/>
            <w10:anchorlock/>
          </v:group>
        </w:pict>
      </w:r>
    </w:p>
    <w:p w:rsidR="00FF73DE" w:rsidRPr="00D1247C" w:rsidRDefault="00FF73DE"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AA28D6" w:rsidRPr="00D1247C">
        <w:rPr>
          <w:rFonts w:asciiTheme="majorBidi" w:hAnsiTheme="majorBidi" w:cstheme="majorBidi"/>
        </w:rPr>
        <w:t>4</w:t>
      </w:r>
      <w:r w:rsidRPr="00D1247C">
        <w:rPr>
          <w:rFonts w:asciiTheme="majorBidi" w:hAnsiTheme="majorBidi" w:cstheme="majorBidi"/>
        </w:rPr>
        <w:t>. Jalannya Cahaya Menangkap Gambar Suatu Objek Jika Objek Tidak Tampak</w:t>
      </w:r>
    </w:p>
    <w:p w:rsidR="00AA28D6" w:rsidRPr="00D1247C" w:rsidRDefault="00AA28D6" w:rsidP="003F7957">
      <w:pPr>
        <w:pStyle w:val="NormalWeb"/>
        <w:spacing w:before="0" w:beforeAutospacing="0" w:after="0" w:afterAutospacing="0"/>
        <w:jc w:val="center"/>
        <w:rPr>
          <w:rFonts w:asciiTheme="majorBidi" w:hAnsiTheme="majorBidi" w:cstheme="majorBidi"/>
        </w:rPr>
      </w:pP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b/>
        </w:rPr>
        <w:t>Kesalahan keempat</w:t>
      </w:r>
      <w:r w:rsidRPr="00D1247C">
        <w:rPr>
          <w:rFonts w:asciiTheme="majorBidi" w:hAnsiTheme="majorBidi" w:cstheme="majorBidi"/>
        </w:rPr>
        <w:t xml:space="preserve"> dalam film tersebut yang berkaitan dengan materi optik adalah saat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terluka, darahnya terlihat. Jika darah dari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itu terlihat, berarti indeks bias darahnya berbeda dengan udara, sehingga seharusnya tanpa terluka pun darah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itu tetap terlihat. Konsep ini mirip seperti benda di dalam kotak kaca pada gambar </w:t>
      </w:r>
      <w:r w:rsidR="00F019EE" w:rsidRPr="00D1247C">
        <w:rPr>
          <w:rFonts w:asciiTheme="majorBidi" w:hAnsiTheme="majorBidi" w:cstheme="majorBidi"/>
        </w:rPr>
        <w:t>5</w:t>
      </w:r>
      <w:r w:rsidRPr="00D1247C">
        <w:rPr>
          <w:rFonts w:asciiTheme="majorBidi" w:hAnsiTheme="majorBidi" w:cstheme="majorBidi"/>
        </w:rPr>
        <w:t xml:space="preserve">. Jika kotak kaca diibaratkan sebagai tubuh </w:t>
      </w:r>
      <w:r w:rsidR="00F019EE"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dan benda di dalam kotak kaca sebagai darah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seharusnya kita tetap bisa melihat darah </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layaknya kita dapat melihat benda yang ada di dalam kotak kaca tersebut.</w:t>
      </w:r>
    </w:p>
    <w:p w:rsidR="00854A12" w:rsidRPr="00D1247C" w:rsidRDefault="0008652F" w:rsidP="003F7957">
      <w:pPr>
        <w:pStyle w:val="NormalWeb"/>
        <w:spacing w:before="0" w:beforeAutospacing="0" w:after="0" w:afterAutospacing="0"/>
        <w:jc w:val="center"/>
        <w:rPr>
          <w:rFonts w:asciiTheme="majorBidi" w:hAnsiTheme="majorBidi" w:cstheme="majorBidi"/>
        </w:rPr>
      </w:pPr>
      <w:r>
        <w:rPr>
          <w:rFonts w:asciiTheme="majorBidi" w:hAnsiTheme="majorBidi" w:cstheme="majorBidi"/>
          <w:noProof/>
        </w:rPr>
      </w:r>
      <w:r>
        <w:rPr>
          <w:rFonts w:asciiTheme="majorBidi" w:hAnsiTheme="majorBidi" w:cstheme="majorBidi"/>
          <w:noProof/>
        </w:rPr>
        <w:pict>
          <v:group id="Grup 123" o:spid="_x0000_s1062" style="width:101.25pt;height:70.4pt;mso-position-horizontal-relative:char;mso-position-vertical-relative:line" coordsize="12857,8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">
            <v:shape id="Matahari 117" o:spid="_x0000_s1068" type="#_x0000_t183" style="position:absolute;width:2855;height:28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XbQMEA&#10;AADcAAAADwAAAGRycy9kb3ducmV2LnhtbERPzYrCMBC+L/gOYQRva6qyq1SjiLDietvqA4zN2BSb&#10;SdtkbfftN4LgbT6+31lteluJO7W+dKxgMk5AEOdOl1woOJ++3hcgfEDWWDkmBX/kYbMevK0w1a7j&#10;H7pnoRAxhH2KCkwIdSqlzw1Z9GNXE0fu6lqLIcK2kLrFLobbSk6T5FNaLDk2GKxpZyi/Zb9WQamv&#10;NsyapkkuVXY67rvv3cV8KDUa9tsliEB9eImf7oOO8ydzeDwTL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V20DBAAAA3AAAAA8AAAAAAAAAAAAAAAAAmAIAAGRycy9kb3du&#10;cmV2LnhtbFBLBQYAAAAABAAEAPUAAACGAwAAAAA=&#10;" fillcolor="white [3201]" strokecolor="black [3200]" strokeweight="2pt"/>
            <v:shape id="Wajah Tersenyum 118" o:spid="_x0000_s1067" type="#_x0000_t96" style="position:absolute;left:10953;top:666;width:1904;height:190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0F+sQA&#10;AADcAAAADwAAAGRycy9kb3ducmV2LnhtbESPQW/CMAyF75P4D5GRdpkgZQegHQGhSUO7DpC4msZr&#10;uzVOSQLt9uvnwyRutt7ze59Xm8G16kYhNp4NzKYZKOLS24YrA8fD22QJKiZki61nMvBDETbr0cMK&#10;C+t7/qDbPlVKQjgWaKBOqSu0jmVNDuPUd8SiffrgMMkaKm0D9hLuWv2cZXPtsGFpqLGj15rK7/3V&#10;GTj9epv3zeGM+SJ3XyFennZ2bszjeNi+gEo0pLv5//rdCv5MaOUZmU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NBfrEAAAA3AAAAA8AAAAAAAAAAAAAAAAAmAIAAGRycy9k&#10;b3ducmV2LnhtbFBLBQYAAAAABAAEAPUAAACJAwAAAAA=&#10;" fillcolor="white [3201]" strokecolor="black [3200]" strokeweight="2pt"/>
            <v:rect id="Persegi Panjang 119" o:spid="_x0000_s1066" style="position:absolute;left:4762;top:7524;width:2469;height:113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fNwcEA&#10;AADcAAAADwAAAGRycy9kb3ducmV2LnhtbERPTYvCMBC9C/6HMII3TfUg2jXKUhBFT3brwdvQzLZl&#10;m0lpYm399WZhYW/zeJ+z3femFh21rrKsYDGPQBDnVldcKMi+DrM1COeRNdaWScFADva78WiLsbZP&#10;vlKX+kKEEHYxKii9b2IpXV6SQTe3DXHgvm1r0AfYFlK3+AzhppbLKFpJgxWHhhIbSkrKf9KHUXAZ&#10;pO+y22rz6pJq0Ok9OZ4pUWo66T8/QHjq/b/4z33SYf5iA7/PhAvk7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nzcHBAAAA3AAAAA8AAAAAAAAAAAAAAAAAmAIAAGRycy9kb3du&#10;cmV2LnhtbFBLBQYAAAAABAAEAPUAAACGAwAAAAA=&#10;" fillcolor="white [3201]" strokecolor="black [3200]" strokeweight="2pt"/>
            <v:shape id="Konektor Panah Lurus 120" o:spid="_x0000_s1065" type="#_x0000_t32" style="position:absolute;left:2190;top:3429;width:3714;height:396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tKWcIAAADcAAAADwAAAGRycy9kb3ducmV2LnhtbESPzWoDMQyE74G+g1Ehl9B4E0op2zgh&#10;BAKbY5M+gFir6yVrebG9P3376hDITWJGM592h9l3aqSY2sAGNusCFHEdbMuNgZ/b+e0TVMrIFrvA&#10;ZOCPEhz2L4sdljZM/E3jNTdKQjiVaMDl3Jdap9qRx7QOPbFovyF6zLLGRtuIk4T7Tm+L4kN7bFka&#10;HPZ0clTfr4M3EEZ2l/eVz3c91LcjDtVpipUxy9f5+AUq05yf5sd1ZQV/K/jyjEyg9/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ztKWcIAAADcAAAADwAAAAAAAAAAAAAA&#10;AAChAgAAZHJzL2Rvd25yZXYueG1sUEsFBgAAAAAEAAQA+QAAAJADAAAAAA==&#10;" strokecolor="black [3040]">
              <v:stroke endarrow="block"/>
            </v:shape>
            <v:shape id="Konektor Panah Lurus 121" o:spid="_x0000_s1064" type="#_x0000_t32" style="position:absolute;left:5905;top:3333;width:4920;height:411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pfr8AAAADcAAAADwAAAGRycy9kb3ducmV2LnhtbERPTYvCMBC9C/6HMMLeNK0HkWoUEQTR&#10;g1gFPQ7N2FabSWmiZv+9ERb2No/3OfNlMI14UedqywrSUQKCuLC65lLB+bQZTkE4j6yxsUwKfsnB&#10;ctHvzTHT9s1HeuW+FDGEXYYKKu/bTEpXVGTQjWxLHLmb7Qz6CLtS6g7fMdw0cpwkE2mw5thQYUvr&#10;iopH/jQKdpf77STPdUCTh8lun2wOzTVV6mcQVjMQnoL/F/+5tzrOH6fwfSZeIB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pKX6/AAAAA3AAAAA8AAAAAAAAAAAAAAAAA&#10;oQIAAGRycy9kb3ducmV2LnhtbFBLBQYAAAAABAAEAPkAAACOAwAAAAA=&#10;" strokecolor="black [3040]">
              <v:stroke endarrow="block"/>
            </v:shape>
            <v:rect id="Persegi Panjang 122" o:spid="_x0000_s1063" style="position:absolute;left:4000;top:7143;width:3912;height:17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P3sQA&#10;AADcAAAADwAAAGRycy9kb3ducmV2LnhtbERPTWvCQBC9F/wPywi91Y0pLRJdRWwFD5WiFupxyE6T&#10;1Oxs2F2T6K93CwVv83ifM1v0phYtOV9ZVjAeJSCIc6srLhR8HdZPExA+IGusLZOCC3lYzAcPM8y0&#10;7XhH7T4UIoawz1BBGUKTSenzkgz6kW2II/djncEQoSukdtjFcFPLNElepcGKY0OJDa1Kyk/7s1HQ&#10;bh0V1/7t+fv4kf9+vrdN1a1flHoc9sspiEB9uIv/3Rsd56cp/D0TL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1j97EAAAA3AAAAA8AAAAAAAAAAAAAAAAAmAIAAGRycy9k&#10;b3ducmV2LnhtbFBLBQYAAAAABAAEAPUAAACJAwAAAAA=&#10;" filled="f" strokecolor="black [3200]">
              <v:stroke dashstyle="3 1" joinstyle="round"/>
            </v:rect>
            <w10:wrap type="none"/>
            <w10:anchorlock/>
          </v:group>
        </w:pict>
      </w:r>
    </w:p>
    <w:p w:rsidR="00DC3F0B" w:rsidRPr="00D1247C" w:rsidRDefault="00DC3F0B"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AA28D6" w:rsidRPr="00D1247C">
        <w:rPr>
          <w:rFonts w:asciiTheme="majorBidi" w:hAnsiTheme="majorBidi" w:cstheme="majorBidi"/>
        </w:rPr>
        <w:t>5</w:t>
      </w:r>
      <w:r w:rsidRPr="00D1247C">
        <w:rPr>
          <w:rFonts w:asciiTheme="majorBidi" w:hAnsiTheme="majorBidi" w:cstheme="majorBidi"/>
        </w:rPr>
        <w:t>. Jalannya Cahaya Menangkap Gambar Suatu Objek Jika Objek Tidak Tampak</w:t>
      </w:r>
    </w:p>
    <w:p w:rsidR="00AA28D6" w:rsidRPr="00D1247C" w:rsidRDefault="00AA28D6" w:rsidP="003F7957">
      <w:pPr>
        <w:pStyle w:val="NormalWeb"/>
        <w:spacing w:before="0" w:beforeAutospacing="0" w:after="0" w:afterAutospacing="0"/>
        <w:jc w:val="center"/>
        <w:rPr>
          <w:rFonts w:asciiTheme="majorBidi" w:hAnsiTheme="majorBidi" w:cstheme="majorBidi"/>
        </w:rPr>
      </w:pPr>
    </w:p>
    <w:p w:rsidR="007841D8" w:rsidRPr="00D1247C" w:rsidRDefault="007841D8"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b/>
        </w:rPr>
        <w:t>Kesalahan kelima</w:t>
      </w:r>
      <w:r w:rsidRPr="00D1247C">
        <w:rPr>
          <w:rFonts w:asciiTheme="majorBidi" w:hAnsiTheme="majorBidi" w:cstheme="majorBidi"/>
        </w:rPr>
        <w:t xml:space="preserve"> dari film tersebut adalah</w:t>
      </w:r>
      <w:r w:rsidR="00AA28D6" w:rsidRPr="00D1247C">
        <w:rPr>
          <w:rFonts w:asciiTheme="majorBidi" w:hAnsiTheme="majorBidi" w:cstheme="majorBidi"/>
        </w:rPr>
        <w:t xml:space="preserve"> pada saat mata </w:t>
      </w:r>
      <w:r w:rsidR="00F019EE" w:rsidRPr="00D1247C">
        <w:rPr>
          <w:rFonts w:asciiTheme="majorBidi" w:hAnsiTheme="majorBidi" w:cstheme="majorBidi"/>
          <w:i/>
        </w:rPr>
        <w:t xml:space="preserve">invisible </w:t>
      </w:r>
      <w:r w:rsidR="00AA28D6" w:rsidRPr="00D1247C">
        <w:rPr>
          <w:rFonts w:asciiTheme="majorBidi" w:hAnsiTheme="majorBidi" w:cstheme="majorBidi"/>
          <w:i/>
        </w:rPr>
        <w:t xml:space="preserve">man </w:t>
      </w:r>
      <w:r w:rsidR="00AA28D6" w:rsidRPr="00D1247C">
        <w:rPr>
          <w:rFonts w:asciiTheme="majorBidi" w:hAnsiTheme="majorBidi" w:cstheme="majorBidi"/>
        </w:rPr>
        <w:t>disemprot cat oleh wanita dalam</w:t>
      </w:r>
      <w:r w:rsidR="00A33801" w:rsidRPr="00D1247C">
        <w:rPr>
          <w:rFonts w:asciiTheme="majorBidi" w:hAnsiTheme="majorBidi" w:cstheme="majorBidi"/>
        </w:rPr>
        <w:t xml:space="preserve"> film</w:t>
      </w:r>
      <w:r w:rsidR="00AA28D6" w:rsidRPr="00D1247C">
        <w:rPr>
          <w:rFonts w:asciiTheme="majorBidi" w:hAnsiTheme="majorBidi" w:cstheme="majorBidi"/>
        </w:rPr>
        <w:t xml:space="preserve">, yang terkena semprotan cat hanyalah topeng sekitar mata </w:t>
      </w:r>
      <w:r w:rsidR="00F019EE" w:rsidRPr="00D1247C">
        <w:rPr>
          <w:rFonts w:asciiTheme="majorBidi" w:hAnsiTheme="majorBidi" w:cstheme="majorBidi"/>
          <w:i/>
        </w:rPr>
        <w:t xml:space="preserve">invisible </w:t>
      </w:r>
      <w:r w:rsidR="00AA28D6" w:rsidRPr="00D1247C">
        <w:rPr>
          <w:rFonts w:asciiTheme="majorBidi" w:hAnsiTheme="majorBidi" w:cstheme="majorBidi"/>
          <w:i/>
        </w:rPr>
        <w:t>man</w:t>
      </w:r>
      <w:r w:rsidR="00AA28D6" w:rsidRPr="00D1247C">
        <w:rPr>
          <w:rFonts w:asciiTheme="majorBidi" w:hAnsiTheme="majorBidi" w:cstheme="majorBidi"/>
        </w:rPr>
        <w:t xml:space="preserve">, sedangkan tepat bagian tengah mata tidak </w:t>
      </w:r>
      <w:r w:rsidR="00AA28D6" w:rsidRPr="00D1247C">
        <w:rPr>
          <w:rFonts w:asciiTheme="majorBidi" w:hAnsiTheme="majorBidi" w:cstheme="majorBidi"/>
        </w:rPr>
        <w:lastRenderedPageBreak/>
        <w:t xml:space="preserve">terkena cat. Seharusnya, </w:t>
      </w:r>
      <w:r w:rsidR="00F019EE" w:rsidRPr="00D1247C">
        <w:rPr>
          <w:rFonts w:asciiTheme="majorBidi" w:hAnsiTheme="majorBidi" w:cstheme="majorBidi"/>
          <w:i/>
        </w:rPr>
        <w:t>invisible</w:t>
      </w:r>
      <w:r w:rsidR="00AA28D6" w:rsidRPr="00D1247C">
        <w:rPr>
          <w:rFonts w:asciiTheme="majorBidi" w:hAnsiTheme="majorBidi" w:cstheme="majorBidi"/>
          <w:i/>
        </w:rPr>
        <w:t xml:space="preserve"> man</w:t>
      </w:r>
      <w:r w:rsidR="00AA28D6" w:rsidRPr="00D1247C">
        <w:rPr>
          <w:rFonts w:asciiTheme="majorBidi" w:hAnsiTheme="majorBidi" w:cstheme="majorBidi"/>
        </w:rPr>
        <w:t xml:space="preserve"> tetap terkena semprotan cat dan catnya menempel pada mata </w:t>
      </w:r>
      <w:r w:rsidR="00F019EE" w:rsidRPr="00D1247C">
        <w:rPr>
          <w:rFonts w:asciiTheme="majorBidi" w:hAnsiTheme="majorBidi" w:cstheme="majorBidi"/>
          <w:i/>
        </w:rPr>
        <w:t xml:space="preserve">invisible </w:t>
      </w:r>
      <w:r w:rsidR="00AA28D6" w:rsidRPr="00D1247C">
        <w:rPr>
          <w:rFonts w:asciiTheme="majorBidi" w:hAnsiTheme="majorBidi" w:cstheme="majorBidi"/>
          <w:i/>
        </w:rPr>
        <w:t>man</w:t>
      </w:r>
      <w:r w:rsidR="00AA28D6" w:rsidRPr="00D1247C">
        <w:rPr>
          <w:rFonts w:asciiTheme="majorBidi" w:hAnsiTheme="majorBidi" w:cstheme="majorBidi"/>
        </w:rPr>
        <w:t>.</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p>
    <w:p w:rsidR="00FF73DE" w:rsidRPr="00D1247C" w:rsidRDefault="00FF73DE" w:rsidP="003F7957">
      <w:pPr>
        <w:pStyle w:val="NormalWeb"/>
        <w:numPr>
          <w:ilvl w:val="0"/>
          <w:numId w:val="2"/>
        </w:numPr>
        <w:spacing w:before="0" w:beforeAutospacing="0" w:after="0" w:afterAutospacing="0"/>
        <w:ind w:left="426"/>
        <w:jc w:val="both"/>
        <w:rPr>
          <w:rFonts w:asciiTheme="majorBidi" w:hAnsiTheme="majorBidi" w:cstheme="majorBidi"/>
          <w:b/>
        </w:rPr>
      </w:pPr>
      <w:r w:rsidRPr="00D1247C">
        <w:rPr>
          <w:rFonts w:asciiTheme="majorBidi" w:hAnsiTheme="majorBidi" w:cstheme="majorBidi"/>
          <w:b/>
        </w:rPr>
        <w:t>Rencana Proses Pembelajaran</w:t>
      </w:r>
    </w:p>
    <w:p w:rsidR="00FF73DE" w:rsidRPr="00D1247C" w:rsidRDefault="00FF73DE" w:rsidP="003F7957">
      <w:pPr>
        <w:ind w:firstLine="426"/>
        <w:jc w:val="both"/>
        <w:rPr>
          <w:rFonts w:asciiTheme="majorBidi" w:hAnsiTheme="majorBidi" w:cstheme="majorBidi"/>
          <w:lang w:val="id-ID"/>
        </w:rPr>
      </w:pPr>
      <w:r w:rsidRPr="00D1247C">
        <w:rPr>
          <w:rFonts w:asciiTheme="majorBidi" w:hAnsiTheme="majorBidi" w:cstheme="majorBidi"/>
          <w:lang w:val="id-ID"/>
        </w:rPr>
        <w:t xml:space="preserve">Dari kesalahan-kesalahan di atas, disusunlah RPP yang mampu </w:t>
      </w:r>
      <w:r w:rsidR="00B03E84" w:rsidRPr="00D1247C">
        <w:rPr>
          <w:rFonts w:asciiTheme="majorBidi" w:hAnsiTheme="majorBidi" w:cstheme="majorBidi"/>
          <w:lang w:val="id-ID"/>
        </w:rPr>
        <w:t xml:space="preserve">mengajarkan siswa mengevaluasi dan menganalisis </w:t>
      </w:r>
      <w:r w:rsidRPr="00D1247C">
        <w:rPr>
          <w:rFonts w:asciiTheme="majorBidi" w:hAnsiTheme="majorBidi" w:cstheme="majorBidi"/>
          <w:lang w:val="id-ID"/>
        </w:rPr>
        <w:t>kesalahan-kesalahan di atas dan menunjukkan yang benar.</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i langkah pembelajaran </w:t>
      </w:r>
      <w:r w:rsidRPr="00D1247C">
        <w:rPr>
          <w:rFonts w:asciiTheme="majorBidi" w:hAnsiTheme="majorBidi" w:cstheme="majorBidi"/>
          <w:b/>
        </w:rPr>
        <w:t>mengamati</w:t>
      </w:r>
      <w:r w:rsidRPr="00D1247C">
        <w:rPr>
          <w:rFonts w:asciiTheme="majorBidi" w:hAnsiTheme="majorBidi" w:cstheme="majorBidi"/>
        </w:rPr>
        <w:t xml:space="preserve">, kegiatan dimulai dengan memutarkan film </w:t>
      </w:r>
      <w:r w:rsidRPr="00D1247C">
        <w:rPr>
          <w:rFonts w:asciiTheme="majorBidi" w:hAnsiTheme="majorBidi" w:cstheme="majorBidi"/>
          <w:i/>
        </w:rPr>
        <w:t>sci</w:t>
      </w:r>
      <w:r w:rsidR="00F019EE" w:rsidRPr="00D1247C">
        <w:rPr>
          <w:rFonts w:asciiTheme="majorBidi" w:hAnsiTheme="majorBidi" w:cstheme="majorBidi"/>
          <w:i/>
        </w:rPr>
        <w:t>-</w:t>
      </w:r>
      <w:r w:rsidRPr="00D1247C">
        <w:rPr>
          <w:rFonts w:asciiTheme="majorBidi" w:hAnsiTheme="majorBidi" w:cstheme="majorBidi"/>
          <w:i/>
        </w:rPr>
        <w:t>fi</w:t>
      </w:r>
      <w:r w:rsidRPr="00D1247C">
        <w:rPr>
          <w:rFonts w:asciiTheme="majorBidi" w:hAnsiTheme="majorBidi" w:cstheme="majorBidi"/>
        </w:rPr>
        <w:t xml:space="preserve">yaitu </w:t>
      </w:r>
      <w:r w:rsidRPr="00D1247C">
        <w:rPr>
          <w:rFonts w:asciiTheme="majorBidi" w:hAnsiTheme="majorBidi" w:cstheme="majorBidi"/>
          <w:i/>
        </w:rPr>
        <w:t>Hollow Man 2</w:t>
      </w:r>
      <w:r w:rsidRPr="00D1247C">
        <w:rPr>
          <w:rFonts w:asciiTheme="majorBidi" w:hAnsiTheme="majorBidi" w:cstheme="majorBidi"/>
        </w:rPr>
        <w:t xml:space="preserve"> kepada siswa. Siswa diminta untuk mencatat kesalahan konsep fisika yang terdapat pada film, beserta alasan kenapa bagian film itu salah, serta bagaimana seharusnya yang terjadi pada kehidupan nyata. Setelah film selesai, siswa diminta untuk mengemukakan pendapatnya, yang kemudian dicatat. Dari kegiatan tersebut, didapatkan sebanyak </w:t>
      </w:r>
      <w:r w:rsidR="00A10ACD" w:rsidRPr="00D1247C">
        <w:rPr>
          <w:rFonts w:asciiTheme="majorBidi" w:hAnsiTheme="majorBidi" w:cstheme="majorBidi"/>
        </w:rPr>
        <w:t>88</w:t>
      </w:r>
      <w:r w:rsidRPr="00D1247C">
        <w:rPr>
          <w:rFonts w:asciiTheme="majorBidi" w:hAnsiTheme="majorBidi" w:cstheme="majorBidi"/>
        </w:rPr>
        <w:t xml:space="preserve">% siswa dengan antusias mengemukakan pendapatnya, </w:t>
      </w:r>
      <w:r w:rsidR="00E05C68" w:rsidRPr="00D1247C">
        <w:rPr>
          <w:rFonts w:asciiTheme="majorBidi" w:hAnsiTheme="majorBidi" w:cstheme="majorBidi"/>
        </w:rPr>
        <w:t xml:space="preserve">tanpa mempersoalkan </w:t>
      </w:r>
      <w:r w:rsidR="0065668E" w:rsidRPr="00D1247C">
        <w:rPr>
          <w:rFonts w:asciiTheme="majorBidi" w:hAnsiTheme="majorBidi" w:cstheme="majorBidi"/>
        </w:rPr>
        <w:t>benar/salah</w:t>
      </w:r>
      <w:r w:rsidRPr="00D1247C">
        <w:rPr>
          <w:rFonts w:asciiTheme="majorBidi" w:hAnsiTheme="majorBidi" w:cstheme="majorBidi"/>
        </w:rPr>
        <w:t xml:space="preserve">. Di kegiatan ini, </w:t>
      </w:r>
      <w:r w:rsidR="00A10ACD" w:rsidRPr="00D1247C">
        <w:rPr>
          <w:rFonts w:asciiTheme="majorBidi" w:hAnsiTheme="majorBidi" w:cstheme="majorBidi"/>
        </w:rPr>
        <w:t xml:space="preserve">sebenarnya </w:t>
      </w:r>
      <w:r w:rsidRPr="00D1247C">
        <w:rPr>
          <w:rFonts w:asciiTheme="majorBidi" w:hAnsiTheme="majorBidi" w:cstheme="majorBidi"/>
        </w:rPr>
        <w:t>ada beberapa siswa yang tidak menjawab</w:t>
      </w:r>
      <w:r w:rsidR="00A10ACD" w:rsidRPr="00D1247C">
        <w:rPr>
          <w:rFonts w:asciiTheme="majorBidi" w:hAnsiTheme="majorBidi" w:cstheme="majorBidi"/>
        </w:rPr>
        <w:t>, namun tetap dihitung menjawab karena</w:t>
      </w:r>
      <w:r w:rsidRPr="00D1247C">
        <w:rPr>
          <w:rFonts w:asciiTheme="majorBidi" w:hAnsiTheme="majorBidi" w:cstheme="majorBidi"/>
        </w:rPr>
        <w:t xml:space="preserve"> pendapat siswa tersebut sudah dikemukakan siswa lain, sehingga mereka tidak </w:t>
      </w:r>
      <w:r w:rsidR="00203579" w:rsidRPr="00D1247C">
        <w:rPr>
          <w:rFonts w:asciiTheme="majorBidi" w:hAnsiTheme="majorBidi" w:cstheme="majorBidi"/>
        </w:rPr>
        <w:t xml:space="preserve">perlu </w:t>
      </w:r>
      <w:r w:rsidR="00A10ACD" w:rsidRPr="00D1247C">
        <w:rPr>
          <w:rFonts w:asciiTheme="majorBidi" w:hAnsiTheme="majorBidi" w:cstheme="majorBidi"/>
        </w:rPr>
        <w:t>mengemukakan pendapatnya lagi</w:t>
      </w:r>
      <w:r w:rsidRPr="00D1247C">
        <w:rPr>
          <w:rFonts w:asciiTheme="majorBidi" w:hAnsiTheme="majorBidi" w:cstheme="majorBidi"/>
        </w:rPr>
        <w:t>.</w:t>
      </w:r>
    </w:p>
    <w:p w:rsidR="00FF73DE" w:rsidRPr="00D1247C" w:rsidRDefault="00203579"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Adapun dari keseluruhan siswa, didapatkan sebanyak 6 hasil analisa siswa tentang kejadian tak nalar pada film, beserta alasan dan bagaimana seharusnya itu terjadi menurut hukum Fisika. Pernyataan-pernyataan siswa tersebut antara lain:</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Pr="00D1247C">
        <w:rPr>
          <w:rFonts w:asciiTheme="majorBidi" w:hAnsiTheme="majorBidi" w:cstheme="majorBidi"/>
        </w:rPr>
        <w:t xml:space="preserve"> Saat makhluk astral </w:t>
      </w:r>
      <w:r w:rsidRPr="00D1247C">
        <w:rPr>
          <w:rFonts w:asciiTheme="majorBidi" w:hAnsiTheme="majorBidi" w:cstheme="majorBidi"/>
          <w:i/>
        </w:rPr>
        <w:t>(</w:t>
      </w:r>
      <w:r w:rsidR="00F019EE" w:rsidRPr="00D1247C">
        <w:rPr>
          <w:rFonts w:asciiTheme="majorBidi" w:hAnsiTheme="majorBidi" w:cstheme="majorBidi"/>
          <w:i/>
        </w:rPr>
        <w:t xml:space="preserve">invisible </w:t>
      </w:r>
      <w:r w:rsidRPr="00D1247C">
        <w:rPr>
          <w:rFonts w:asciiTheme="majorBidi" w:hAnsiTheme="majorBidi" w:cstheme="majorBidi"/>
          <w:i/>
        </w:rPr>
        <w:t xml:space="preserve">man) </w:t>
      </w:r>
      <w:r w:rsidRPr="00D1247C">
        <w:rPr>
          <w:rFonts w:asciiTheme="majorBidi" w:hAnsiTheme="majorBidi" w:cstheme="majorBidi"/>
        </w:rPr>
        <w:t xml:space="preserve">jahat dipukul oleh makhluk astral baik, seharusnya </w:t>
      </w:r>
      <w:r w:rsidR="004F4C2B" w:rsidRPr="00D1247C">
        <w:rPr>
          <w:rFonts w:asciiTheme="majorBidi" w:hAnsiTheme="majorBidi" w:cstheme="majorBidi"/>
        </w:rPr>
        <w:t xml:space="preserve">keluar </w:t>
      </w:r>
      <w:r w:rsidRPr="00D1247C">
        <w:rPr>
          <w:rFonts w:asciiTheme="majorBidi" w:hAnsiTheme="majorBidi" w:cstheme="majorBidi"/>
        </w:rPr>
        <w:t>darah</w:t>
      </w:r>
      <w:r w:rsidR="004F4C2B" w:rsidRPr="00D1247C">
        <w:rPr>
          <w:rFonts w:asciiTheme="majorBidi" w:hAnsiTheme="majorBidi" w:cstheme="majorBidi"/>
        </w:rPr>
        <w:t>nya</w:t>
      </w:r>
      <w:r w:rsidRPr="00D1247C">
        <w:rPr>
          <w:rFonts w:asciiTheme="majorBidi" w:hAnsiTheme="majorBidi" w:cstheme="majorBidi"/>
        </w:rPr>
        <w:t>.</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Pr="00D1247C">
        <w:rPr>
          <w:rFonts w:asciiTheme="majorBidi" w:hAnsiTheme="majorBidi" w:cstheme="majorBidi"/>
        </w:rPr>
        <w:t xml:space="preserve"> Karena kalau (orang) dipukul dengan momentum tinggi, seharusnya berdarah.</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Pr="00D1247C">
        <w:rPr>
          <w:rFonts w:asciiTheme="majorBidi" w:hAnsiTheme="majorBidi" w:cstheme="majorBidi"/>
        </w:rPr>
        <w:t xml:space="preserve"> Berdarah-darah.</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Pr="00D1247C">
        <w:rPr>
          <w:rFonts w:asciiTheme="majorBidi" w:hAnsiTheme="majorBidi" w:cstheme="majorBidi"/>
        </w:rPr>
        <w:t xml:space="preserve"> Muncul bayangan </w:t>
      </w:r>
      <w:r w:rsidRPr="00D1247C">
        <w:rPr>
          <w:rFonts w:asciiTheme="majorBidi" w:hAnsiTheme="majorBidi" w:cstheme="majorBidi"/>
          <w:i/>
        </w:rPr>
        <w:t>(</w:t>
      </w:r>
      <w:r w:rsidR="00F019EE" w:rsidRPr="00D1247C">
        <w:rPr>
          <w:rFonts w:asciiTheme="majorBidi" w:hAnsiTheme="majorBidi" w:cstheme="majorBidi"/>
          <w:i/>
        </w:rPr>
        <w:t xml:space="preserve">invisible </w:t>
      </w:r>
      <w:r w:rsidRPr="00D1247C">
        <w:rPr>
          <w:rFonts w:asciiTheme="majorBidi" w:hAnsiTheme="majorBidi" w:cstheme="majorBidi"/>
          <w:i/>
        </w:rPr>
        <w:t>man)</w:t>
      </w:r>
      <w:r w:rsidRPr="00D1247C">
        <w:rPr>
          <w:rFonts w:asciiTheme="majorBidi" w:hAnsiTheme="majorBidi" w:cstheme="majorBidi"/>
        </w:rPr>
        <w:t xml:space="preserve"> di cermin</w:t>
      </w:r>
      <w:r w:rsidR="00B12326" w:rsidRPr="00D1247C">
        <w:rPr>
          <w:rFonts w:asciiTheme="majorBidi" w:hAnsiTheme="majorBidi" w:cstheme="majorBidi"/>
        </w:rPr>
        <w:t>.</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lastRenderedPageBreak/>
        <w:t>Alasan:</w:t>
      </w:r>
      <w:r w:rsidRPr="00D1247C">
        <w:rPr>
          <w:rFonts w:asciiTheme="majorBidi" w:hAnsiTheme="majorBidi" w:cstheme="majorBidi"/>
        </w:rPr>
        <w:t xml:space="preserve"> Cermin tidak dapat memantulkan objek yang tidak kelihatan</w:t>
      </w:r>
      <w:r w:rsidR="00B12326" w:rsidRPr="00D1247C">
        <w:rPr>
          <w:rFonts w:asciiTheme="majorBidi" w:hAnsiTheme="majorBidi" w:cstheme="majorBidi"/>
        </w:rPr>
        <w:t>.</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Pr="00D1247C">
        <w:rPr>
          <w:rFonts w:asciiTheme="majorBidi" w:hAnsiTheme="majorBidi" w:cstheme="majorBidi"/>
        </w:rPr>
        <w:t xml:space="preserve"> Harusnya tidak muncul bayangan pada cermin</w:t>
      </w:r>
      <w:r w:rsidR="00B12326" w:rsidRPr="00D1247C">
        <w:rPr>
          <w:rFonts w:asciiTheme="majorBidi" w:hAnsiTheme="majorBidi" w:cstheme="majorBidi"/>
        </w:rPr>
        <w:t>.</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B12326" w:rsidRPr="00D1247C">
        <w:rPr>
          <w:rFonts w:asciiTheme="majorBidi" w:hAnsiTheme="majorBidi" w:cstheme="majorBidi"/>
        </w:rPr>
        <w:t xml:space="preserve">Saat ditabrak mobil, </w:t>
      </w:r>
      <w:r w:rsidR="00B12326" w:rsidRPr="00D1247C">
        <w:rPr>
          <w:rFonts w:asciiTheme="majorBidi" w:hAnsiTheme="majorBidi" w:cstheme="majorBidi"/>
          <w:i/>
        </w:rPr>
        <w:t>(</w:t>
      </w:r>
      <w:r w:rsidR="00F019EE" w:rsidRPr="00D1247C">
        <w:rPr>
          <w:rFonts w:asciiTheme="majorBidi" w:hAnsiTheme="majorBidi" w:cstheme="majorBidi"/>
          <w:i/>
        </w:rPr>
        <w:t xml:space="preserve">invisible </w:t>
      </w:r>
      <w:r w:rsidR="00B12326" w:rsidRPr="00D1247C">
        <w:rPr>
          <w:rFonts w:asciiTheme="majorBidi" w:hAnsiTheme="majorBidi" w:cstheme="majorBidi"/>
          <w:i/>
        </w:rPr>
        <w:t>man)</w:t>
      </w:r>
      <w:r w:rsidR="00B12326" w:rsidRPr="00D1247C">
        <w:rPr>
          <w:rFonts w:asciiTheme="majorBidi" w:hAnsiTheme="majorBidi" w:cstheme="majorBidi"/>
        </w:rPr>
        <w:t xml:space="preserve"> seharusnya mati.</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00B12326" w:rsidRPr="00D1247C">
        <w:rPr>
          <w:rFonts w:asciiTheme="majorBidi" w:hAnsiTheme="majorBidi" w:cstheme="majorBidi"/>
        </w:rPr>
        <w:t>Kenyataannya dia tidak mati.</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00B12326" w:rsidRPr="00D1247C">
        <w:rPr>
          <w:rFonts w:asciiTheme="majorBidi" w:hAnsiTheme="majorBidi" w:cstheme="majorBidi"/>
          <w:noProof/>
        </w:rPr>
        <w:t>Seharusnya mati.</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B12326" w:rsidRPr="00D1247C">
        <w:rPr>
          <w:rFonts w:asciiTheme="majorBidi" w:hAnsiTheme="majorBidi" w:cstheme="majorBidi"/>
        </w:rPr>
        <w:t xml:space="preserve">‘Yang tak tampak’ </w:t>
      </w:r>
      <w:r w:rsidR="00B12326" w:rsidRPr="00D1247C">
        <w:rPr>
          <w:rFonts w:asciiTheme="majorBidi" w:hAnsiTheme="majorBidi" w:cstheme="majorBidi"/>
          <w:i/>
        </w:rPr>
        <w:t>(</w:t>
      </w:r>
      <w:r w:rsidR="00F019EE" w:rsidRPr="00D1247C">
        <w:rPr>
          <w:rFonts w:asciiTheme="majorBidi" w:hAnsiTheme="majorBidi" w:cstheme="majorBidi"/>
          <w:i/>
        </w:rPr>
        <w:t xml:space="preserve">invisible </w:t>
      </w:r>
      <w:r w:rsidR="00B12326" w:rsidRPr="00D1247C">
        <w:rPr>
          <w:rFonts w:asciiTheme="majorBidi" w:hAnsiTheme="majorBidi" w:cstheme="majorBidi"/>
          <w:i/>
        </w:rPr>
        <w:t>man)</w:t>
      </w:r>
      <w:r w:rsidR="00B12326" w:rsidRPr="00D1247C">
        <w:rPr>
          <w:rFonts w:asciiTheme="majorBidi" w:hAnsiTheme="majorBidi" w:cstheme="majorBidi"/>
        </w:rPr>
        <w:t xml:space="preserve"> itu bisa melakukan apa yang bisa dilakukan manusia.</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00B12326" w:rsidRPr="00D1247C">
        <w:rPr>
          <w:rFonts w:asciiTheme="majorBidi" w:hAnsiTheme="majorBidi" w:cstheme="majorBidi"/>
        </w:rPr>
        <w:t>Karena cahaya atau bayangan yang tak tampak tidak punya bayangan.</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00B12326" w:rsidRPr="00D1247C">
        <w:rPr>
          <w:rFonts w:asciiTheme="majorBidi" w:hAnsiTheme="majorBidi" w:cstheme="majorBidi"/>
          <w:noProof/>
        </w:rPr>
        <w:t>Harusnya dia punya bayangan karena sifat dari cahaya adalah merambat di garis lurus.</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B12326" w:rsidRPr="00D1247C">
        <w:rPr>
          <w:rFonts w:asciiTheme="majorBidi" w:hAnsiTheme="majorBidi" w:cstheme="majorBidi"/>
        </w:rPr>
        <w:t>Ada manusia tidak kelihatan.</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00B12326" w:rsidRPr="00D1247C">
        <w:rPr>
          <w:rFonts w:asciiTheme="majorBidi" w:hAnsiTheme="majorBidi" w:cstheme="majorBidi"/>
        </w:rPr>
        <w:t>Karena seharusnya manusia kelihatan.</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00B12326" w:rsidRPr="00D1247C">
        <w:rPr>
          <w:rFonts w:asciiTheme="majorBidi" w:hAnsiTheme="majorBidi" w:cstheme="majorBidi"/>
          <w:noProof/>
        </w:rPr>
        <w:t>Seharusnya kelihatan.</w:t>
      </w:r>
    </w:p>
    <w:p w:rsidR="00203579" w:rsidRPr="00D1247C" w:rsidRDefault="00203579" w:rsidP="003F7957">
      <w:pPr>
        <w:pStyle w:val="NormalWeb"/>
        <w:numPr>
          <w:ilvl w:val="0"/>
          <w:numId w:val="6"/>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B12326" w:rsidRPr="00D1247C">
        <w:rPr>
          <w:rFonts w:asciiTheme="majorBidi" w:hAnsiTheme="majorBidi" w:cstheme="majorBidi"/>
        </w:rPr>
        <w:t xml:space="preserve">Saat makhluk astral </w:t>
      </w:r>
      <w:r w:rsidR="00B12326" w:rsidRPr="00D1247C">
        <w:rPr>
          <w:rFonts w:asciiTheme="majorBidi" w:hAnsiTheme="majorBidi" w:cstheme="majorBidi"/>
          <w:i/>
        </w:rPr>
        <w:t>(</w:t>
      </w:r>
      <w:r w:rsidR="00F019EE" w:rsidRPr="00D1247C">
        <w:rPr>
          <w:rFonts w:asciiTheme="majorBidi" w:hAnsiTheme="majorBidi" w:cstheme="majorBidi"/>
          <w:i/>
        </w:rPr>
        <w:t xml:space="preserve">invisible </w:t>
      </w:r>
      <w:r w:rsidR="00B12326" w:rsidRPr="00D1247C">
        <w:rPr>
          <w:rFonts w:asciiTheme="majorBidi" w:hAnsiTheme="majorBidi" w:cstheme="majorBidi"/>
          <w:i/>
        </w:rPr>
        <w:t>man)</w:t>
      </w:r>
      <w:r w:rsidR="00B12326" w:rsidRPr="00D1247C">
        <w:rPr>
          <w:rFonts w:asciiTheme="majorBidi" w:hAnsiTheme="majorBidi" w:cstheme="majorBidi"/>
        </w:rPr>
        <w:t xml:space="preserve"> jahat tadi disemprot oleh wanita dalam film, yang terkena semprotan hanya pinggiran matanya, tapi tidak kena matanya.</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00B12326" w:rsidRPr="00D1247C">
        <w:rPr>
          <w:rFonts w:asciiTheme="majorBidi" w:hAnsiTheme="majorBidi" w:cstheme="majorBidi"/>
        </w:rPr>
        <w:t>Karena di film, yang disemprot tepat kena sasaran, tapi matanya tadi tidak tampak cat.</w:t>
      </w:r>
    </w:p>
    <w:p w:rsidR="00203579" w:rsidRPr="00D1247C" w:rsidRDefault="00203579"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00B12326" w:rsidRPr="00D1247C">
        <w:rPr>
          <w:rFonts w:asciiTheme="majorBidi" w:hAnsiTheme="majorBidi" w:cstheme="majorBidi"/>
          <w:noProof/>
        </w:rPr>
        <w:t>Seharusnya di matanya juga terlihat semprotan catnya.</w:t>
      </w:r>
    </w:p>
    <w:p w:rsidR="00B12326" w:rsidRPr="00D1247C" w:rsidRDefault="00B12326" w:rsidP="003F7957">
      <w:pPr>
        <w:pStyle w:val="NormalWeb"/>
        <w:spacing w:before="0" w:beforeAutospacing="0" w:after="0" w:afterAutospacing="0"/>
        <w:ind w:firstLine="426"/>
        <w:jc w:val="both"/>
        <w:rPr>
          <w:rFonts w:asciiTheme="majorBidi" w:hAnsiTheme="majorBidi" w:cstheme="majorBidi"/>
        </w:rPr>
      </w:pP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Kemudian untuk dapat membahas kesalahan-kesalahan konsep fisika yang terdapat pada film, guru mengajarkan beberapa konsep fisika yang berkaitan dengan film, yaitu materi proses mata melihat, pembiasan,</w:t>
      </w:r>
      <w:r w:rsidR="00B03E84" w:rsidRPr="00D1247C">
        <w:rPr>
          <w:rFonts w:asciiTheme="majorBidi" w:hAnsiTheme="majorBidi" w:cstheme="majorBidi"/>
        </w:rPr>
        <w:t xml:space="preserve"> pemantulan, indeks bias, massa jenis</w:t>
      </w:r>
      <w:r w:rsidRPr="00D1247C">
        <w:rPr>
          <w:rFonts w:asciiTheme="majorBidi" w:hAnsiTheme="majorBidi" w:cstheme="majorBidi"/>
        </w:rPr>
        <w:t xml:space="preserve"> serta pembentukan bayangan oleh lensa.</w:t>
      </w:r>
    </w:p>
    <w:p w:rsidR="00AA2538"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lastRenderedPageBreak/>
        <w:t>Pada kegiatan pembelajaran</w:t>
      </w:r>
      <w:r w:rsidR="00B12326" w:rsidRPr="00D1247C">
        <w:rPr>
          <w:rFonts w:asciiTheme="majorBidi" w:hAnsiTheme="majorBidi" w:cstheme="majorBidi"/>
          <w:b/>
        </w:rPr>
        <w:t>mencoba 1</w:t>
      </w:r>
      <w:r w:rsidR="00B12326" w:rsidRPr="00D1247C">
        <w:rPr>
          <w:rFonts w:asciiTheme="majorBidi" w:hAnsiTheme="majorBidi" w:cstheme="majorBidi"/>
        </w:rPr>
        <w:t xml:space="preserve">, guru bertanya kepada siswa: </w:t>
      </w:r>
      <w:r w:rsidR="00B12326" w:rsidRPr="00D1247C">
        <w:rPr>
          <w:rFonts w:asciiTheme="majorBidi" w:hAnsiTheme="majorBidi" w:cstheme="majorBidi"/>
          <w:i/>
        </w:rPr>
        <w:t>“Bagaimana</w:t>
      </w:r>
      <w:r w:rsidR="00B12326" w:rsidRPr="00D1247C">
        <w:rPr>
          <w:rFonts w:asciiTheme="majorBidi" w:hAnsiTheme="majorBidi" w:cstheme="majorBidi"/>
        </w:rPr>
        <w:t xml:space="preserve"> proses melihat?”. Di</w:t>
      </w:r>
      <w:r w:rsidRPr="00D1247C">
        <w:rPr>
          <w:rFonts w:asciiTheme="majorBidi" w:hAnsiTheme="majorBidi" w:cstheme="majorBidi"/>
          <w:b/>
        </w:rPr>
        <w:t>mencoba 1</w:t>
      </w:r>
      <w:r w:rsidRPr="00D1247C">
        <w:rPr>
          <w:rFonts w:asciiTheme="majorBidi" w:hAnsiTheme="majorBidi" w:cstheme="majorBidi"/>
        </w:rPr>
        <w:t xml:space="preserve">, guru menunjukkan beberapa jalannya cahaya pada proses mata melihat seperti pada gambar </w:t>
      </w:r>
      <w:r w:rsidR="00AA28D6" w:rsidRPr="00D1247C">
        <w:rPr>
          <w:rFonts w:asciiTheme="majorBidi" w:hAnsiTheme="majorBidi" w:cstheme="majorBidi"/>
        </w:rPr>
        <w:t>6</w:t>
      </w:r>
      <w:r w:rsidRPr="00D1247C">
        <w:rPr>
          <w:rFonts w:asciiTheme="majorBidi" w:hAnsiTheme="majorBidi" w:cstheme="majorBidi"/>
        </w:rPr>
        <w:t>.</w:t>
      </w:r>
    </w:p>
    <w:p w:rsidR="00AA2538" w:rsidRPr="00D1247C" w:rsidRDefault="00AA2538" w:rsidP="003F7957">
      <w:pPr>
        <w:pStyle w:val="NormalWeb"/>
        <w:spacing w:before="0" w:beforeAutospacing="0" w:after="0" w:afterAutospacing="0"/>
        <w:ind w:firstLine="426"/>
        <w:jc w:val="both"/>
        <w:rPr>
          <w:rFonts w:asciiTheme="majorBidi" w:hAnsiTheme="majorBidi" w:cstheme="majorBidi"/>
        </w:rPr>
      </w:pPr>
    </w:p>
    <w:p w:rsidR="00AA2538" w:rsidRPr="00D1247C" w:rsidRDefault="0008652F" w:rsidP="003F7957">
      <w:pPr>
        <w:jc w:val="center"/>
        <w:rPr>
          <w:rFonts w:asciiTheme="majorBidi" w:hAnsiTheme="majorBidi" w:cstheme="majorBidi"/>
          <w:noProof/>
          <w:lang w:val="id-ID"/>
        </w:rPr>
      </w:pPr>
      <w:r>
        <w:rPr>
          <w:rFonts w:asciiTheme="majorBidi" w:hAnsiTheme="majorBidi" w:cstheme="majorBidi"/>
          <w:noProof/>
          <w:lang w:val="id-ID" w:eastAsia="id-ID"/>
        </w:rPr>
      </w:r>
      <w:r>
        <w:rPr>
          <w:rFonts w:asciiTheme="majorBidi" w:hAnsiTheme="majorBidi" w:cstheme="majorBidi"/>
          <w:noProof/>
          <w:lang w:val="id-ID" w:eastAsia="id-ID"/>
        </w:rPr>
        <w:pict>
          <v:group id="Grup 11" o:spid="_x0000_s1055" style="width:180.4pt;height:117.15pt;mso-position-horizontal-relative:char;mso-position-vertical-relative:line" coordsize="22910,14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">
            <v:group id="Grup 10" o:spid="_x0000_s1059" style="position:absolute;width:22910;height:14846" coordsize="22910,14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6" o:spid="_x0000_s1061" type="#_x0000_t75" style="position:absolute;width:22910;height:7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CgOzBAAAA2gAAAA8AAABkcnMvZG93bnJldi54bWxEj0+LwjAUxO8LfofwhL2tqSIq1VhEEHrx&#10;4D/w+GiebW3zUprYdr/9ZkHwOMzMb5hNMphadNS60rKC6SQCQZxZXXKu4Ho5/KxAOI+ssbZMCn7J&#10;QbIdfW0w1rbnE3Vnn4sAYRejgsL7JpbSZQUZdBPbEAfvYVuDPsg2l7rFPsBNLWdRtJAGSw4LBTa0&#10;Lyirzi+jYN6fqjRaHs3qNk1Tuezukp53pb7Hw24NwtPgP+F3O9UKFvB/JdwAuf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1CgOzBAAAA2gAAAA8AAAAAAAAAAAAAAAAAnwIA&#10;AGRycy9kb3ducmV2LnhtbFBLBQYAAAAABAAEAPcAAACNAwAAAAA=&#10;">
                <v:imagedata r:id="rId20" o:title="" croptop="18116f" cropbottom="28025f" cropleft="5160f" cropright="26022f"/>
                <v:path arrowok="t"/>
              </v:shape>
              <v:shape id="Gambar 4" o:spid="_x0000_s1060" type="#_x0000_t75" style="position:absolute;left:6781;top:7353;width:9386;height:749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8VJ7AAAAA2gAAAA8AAABkcnMvZG93bnJldi54bWxEj0FrwkAUhO+C/2F5gjfdWILY1DUES4vX&#10;ri30+Jp9ZoPZtyG7avz3bqHQ4zAz3zDbcnSduNIQWs8KVssMBHHtTcuNgs/j22IDIkRkg51nUnCn&#10;AOVuOtliYfyNP+iqYyMShEOBCmyMfSFlqC05DEvfEyfv5AeHMcmhkWbAW4K7Tj5l2Vo6bDktWOxp&#10;b6k+64tT8O7X+jU8/1CrrTY5YX6pvr6Vms/G6gVEpDH+h//aB6Mgh98r6QbI3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zxUnsAAAADaAAAADwAAAAAAAAAAAAAAAACfAgAA&#10;ZHJzL2Rvd25yZXYueG1sUEsFBgAAAAAEAAQA9wAAAIwDAAAAAA==&#10;">
                <v:imagedata r:id="rId20" o:title="" croptop="35725f" cropbottom="9735f" cropleft="25442f" cropright="26022f"/>
                <v:path arrowok="t"/>
              </v:shape>
            </v:group>
            <v:group id="Grup 9" o:spid="_x0000_s1056" style="position:absolute;left:10020;top:12687;width:3238;height:2191" coordorigin="9829,3778" coordsize="3238,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Persegi Panjang 8" o:spid="_x0000_s1058" style="position:absolute;left:10858;top:4419;width:1219;height:9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9Qbr4A&#10;AADaAAAADwAAAGRycy9kb3ducmV2LnhtbERPzWrCQBC+C32HZQq9mY0eqkRXkYrQgiBqH2CaHZNg&#10;Zjbd3cb07d2D4PHj+1+uB25VTz40TgxMshwUSelsI5WB7/NuPAcVIorF1gkZ+KcA69XLaImFdTc5&#10;Un+KlUohEgo0UMfYFVqHsibGkLmOJHEX5xljgr7S1uMthXOrp3n+rhkbSQ01dvRRU3k9/bGBg/2d&#10;zLbdzvf889Xv91wePAdj3l6HzQJUpCE+xQ/3pzWQtqYr6Qbo1R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PUG6+AAAA2gAAAA8AAAAAAAAAAAAAAAAAmAIAAGRycy9kb3ducmV2&#10;LnhtbFBLBQYAAAAABAAEAPUAAACDAwAAAAA=&#10;" fillcolor="white [3201]" stroked="f" strokeweight="2pt"/>
              <v:shape id="Kotak Teks 7" o:spid="_x0000_s1057" type="#_x0000_t202" style="position:absolute;left:9829;top:3778;width:3239;height:21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045395" w:rsidRPr="00A0334C" w:rsidRDefault="00045395" w:rsidP="00AA2538">
                      <w:pPr>
                        <w:rPr>
                          <w:sz w:val="16"/>
                          <w:szCs w:val="16"/>
                          <w:lang w:val="id-ID"/>
                        </w:rPr>
                      </w:pPr>
                      <w:r w:rsidRPr="00A0334C">
                        <w:rPr>
                          <w:sz w:val="16"/>
                          <w:szCs w:val="16"/>
                          <w:lang w:val="id-ID"/>
                        </w:rPr>
                        <w:t>(c)</w:t>
                      </w:r>
                    </w:p>
                  </w:txbxContent>
                </v:textbox>
              </v:shape>
            </v:group>
            <w10:wrap type="none"/>
            <w10:anchorlock/>
          </v:group>
        </w:pict>
      </w:r>
    </w:p>
    <w:p w:rsidR="00AA2538" w:rsidRPr="00D1247C" w:rsidRDefault="00AA2538"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AA28D6" w:rsidRPr="00D1247C">
        <w:rPr>
          <w:rFonts w:asciiTheme="majorBidi" w:hAnsiTheme="majorBidi" w:cstheme="majorBidi"/>
        </w:rPr>
        <w:t>6</w:t>
      </w:r>
      <w:r w:rsidRPr="00D1247C">
        <w:rPr>
          <w:rFonts w:asciiTheme="majorBidi" w:hAnsiTheme="majorBidi" w:cstheme="majorBidi"/>
        </w:rPr>
        <w:t>. Macam-macam Jalannya Cahaya Pada Proses Mata Melihat Yang Diberikan Kepada Siswa Saat Pembelajaran</w:t>
      </w:r>
    </w:p>
    <w:p w:rsidR="00AA2538" w:rsidRPr="00D1247C" w:rsidRDefault="00AA2538" w:rsidP="003F7957">
      <w:pPr>
        <w:pStyle w:val="NormalWeb"/>
        <w:spacing w:before="0" w:beforeAutospacing="0" w:after="0" w:afterAutospacing="0"/>
        <w:ind w:firstLine="426"/>
        <w:jc w:val="both"/>
        <w:rPr>
          <w:rFonts w:asciiTheme="majorBidi" w:hAnsiTheme="majorBidi" w:cstheme="majorBidi"/>
        </w:rPr>
      </w:pP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Kemudian siswa diminta untuk memilih bagaimana jalannya cahaya yang benar menurut konsep fisika. Sebanyak 100% siswa menjawab bahwa proses jalannya cahaya yang benar adalah yang ditunjukkan oleh gambar (</w:t>
      </w:r>
      <w:r w:rsidR="00AA28D6" w:rsidRPr="00D1247C">
        <w:rPr>
          <w:rFonts w:asciiTheme="majorBidi" w:hAnsiTheme="majorBidi" w:cstheme="majorBidi"/>
        </w:rPr>
        <w:t>6</w:t>
      </w:r>
      <w:r w:rsidR="00951740" w:rsidRPr="00D1247C">
        <w:rPr>
          <w:rFonts w:asciiTheme="majorBidi" w:hAnsiTheme="majorBidi" w:cstheme="majorBidi"/>
        </w:rPr>
        <w:t>c</w:t>
      </w:r>
      <w:r w:rsidRPr="00D1247C">
        <w:rPr>
          <w:rFonts w:asciiTheme="majorBidi" w:hAnsiTheme="majorBidi" w:cstheme="majorBidi"/>
        </w:rPr>
        <w:t xml:space="preserve">). Pernyataan siswa </w:t>
      </w:r>
      <w:r w:rsidR="00A0334C" w:rsidRPr="00D1247C">
        <w:rPr>
          <w:rFonts w:asciiTheme="majorBidi" w:hAnsiTheme="majorBidi" w:cstheme="majorBidi"/>
        </w:rPr>
        <w:t xml:space="preserve">kemudian </w:t>
      </w:r>
      <w:r w:rsidRPr="00D1247C">
        <w:rPr>
          <w:rFonts w:asciiTheme="majorBidi" w:hAnsiTheme="majorBidi" w:cstheme="majorBidi"/>
        </w:rPr>
        <w:t xml:space="preserve">dibuktikan dengan melakukan percobaan menggunakan kotak </w:t>
      </w:r>
      <w:r w:rsidR="0065668E" w:rsidRPr="00D1247C">
        <w:rPr>
          <w:rFonts w:asciiTheme="majorBidi" w:hAnsiTheme="majorBidi" w:cstheme="majorBidi"/>
        </w:rPr>
        <w:t xml:space="preserve">yang di dalamnya dilapisi </w:t>
      </w:r>
      <w:r w:rsidRPr="00D1247C">
        <w:rPr>
          <w:rFonts w:asciiTheme="majorBidi" w:hAnsiTheme="majorBidi" w:cstheme="majorBidi"/>
        </w:rPr>
        <w:t>karbon</w:t>
      </w:r>
      <w:r w:rsidR="0065668E" w:rsidRPr="00D1247C">
        <w:rPr>
          <w:rFonts w:asciiTheme="majorBidi" w:hAnsiTheme="majorBidi" w:cstheme="majorBidi"/>
        </w:rPr>
        <w:t xml:space="preserve"> hitam</w:t>
      </w:r>
      <w:r w:rsidRPr="00D1247C">
        <w:rPr>
          <w:rFonts w:asciiTheme="majorBidi" w:hAnsiTheme="majorBidi" w:cstheme="majorBidi"/>
        </w:rPr>
        <w:t xml:space="preserve">. </w:t>
      </w:r>
      <w:r w:rsidR="00AA2538" w:rsidRPr="00D1247C">
        <w:rPr>
          <w:rFonts w:asciiTheme="majorBidi" w:hAnsiTheme="majorBidi" w:cstheme="majorBidi"/>
        </w:rPr>
        <w:t xml:space="preserve">Skema percobaan dari </w:t>
      </w:r>
      <w:r w:rsidR="00AA2538" w:rsidRPr="00D1247C">
        <w:rPr>
          <w:rFonts w:asciiTheme="majorBidi" w:hAnsiTheme="majorBidi" w:cstheme="majorBidi"/>
          <w:b/>
        </w:rPr>
        <w:t>mencoba 1</w:t>
      </w:r>
      <w:r w:rsidR="00AA2538" w:rsidRPr="00D1247C">
        <w:rPr>
          <w:rFonts w:asciiTheme="majorBidi" w:hAnsiTheme="majorBidi" w:cstheme="majorBidi"/>
        </w:rPr>
        <w:t xml:space="preserve">ditunjukkan pada gambar </w:t>
      </w:r>
      <w:r w:rsidR="001D2482" w:rsidRPr="00D1247C">
        <w:rPr>
          <w:rFonts w:asciiTheme="majorBidi" w:hAnsiTheme="majorBidi" w:cstheme="majorBidi"/>
        </w:rPr>
        <w:t>7</w:t>
      </w:r>
      <w:r w:rsidR="00AA2538" w:rsidRPr="00D1247C">
        <w:rPr>
          <w:rFonts w:asciiTheme="majorBidi" w:hAnsiTheme="majorBidi" w:cstheme="majorBidi"/>
        </w:rPr>
        <w:t>.</w:t>
      </w:r>
    </w:p>
    <w:p w:rsidR="00846645" w:rsidRPr="00D1247C" w:rsidRDefault="00846645" w:rsidP="003F7957">
      <w:pPr>
        <w:tabs>
          <w:tab w:val="left" w:pos="1418"/>
        </w:tabs>
        <w:ind w:left="992"/>
        <w:rPr>
          <w:rFonts w:asciiTheme="majorBidi" w:hAnsiTheme="majorBidi" w:cstheme="majorBidi"/>
        </w:rPr>
      </w:pPr>
    </w:p>
    <w:p w:rsidR="00846645" w:rsidRPr="00D1247C" w:rsidRDefault="0008652F" w:rsidP="003F7957">
      <w:pPr>
        <w:tabs>
          <w:tab w:val="left" w:pos="1418"/>
        </w:tabs>
        <w:ind w:left="992"/>
        <w:rPr>
          <w:rFonts w:asciiTheme="majorBidi" w:hAnsiTheme="majorBidi" w:cstheme="majorBidi"/>
        </w:rPr>
      </w:pPr>
      <w:r>
        <w:rPr>
          <w:rFonts w:asciiTheme="majorBidi" w:hAnsiTheme="majorBidi" w:cstheme="majorBidi"/>
          <w:noProof/>
          <w:lang w:val="id-ID" w:eastAsia="id-ID"/>
        </w:rPr>
      </w:r>
      <w:r w:rsidRPr="0008652F">
        <w:rPr>
          <w:rFonts w:asciiTheme="majorBidi" w:hAnsiTheme="majorBidi" w:cstheme="majorBidi"/>
          <w:noProof/>
          <w:lang w:val="id-ID" w:eastAsia="id-ID"/>
        </w:rPr>
        <w:pict>
          <v:group id="Grup 35" o:spid="_x0000_s1048" style="width:80.95pt;height:56.7pt;mso-position-horizontal-relative:char;mso-position-vertical-relative:line" coordsize="12907,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">
            <o:lock v:ext="edit" aspectratio="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Kubus 36" o:spid="_x0000_s1054" type="#_x0000_t16" style="position:absolute;left:251;top:2863;width:12287;height:61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u8f8MA&#10;AADbAAAADwAAAGRycy9kb3ducmV2LnhtbESPT2vCQBTE7wW/w/IEb3WjoaGNriKFgtpetO39kX0m&#10;wezbuLv547fvFgo9DjPzG2a9HU0jenK+tqxgMU9AEBdW11wq+Pp8e3wG4QOyxsYyKbiTh+1m8rDG&#10;XNuBT9SfQykihH2OCqoQ2lxKX1Rk0M9tSxy9i3UGQ5SulNrhEOGmkcskyaTBmuNChS29VlRcz51R&#10;8PF0ePf6eOppXNrh9p3RyyHtlJpNx90KRKAx/If/2nutIM3g90v8A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u8f8MAAADbAAAADwAAAAAAAAAAAAAAAACYAgAAZHJzL2Rv&#10;d25yZXYueG1sUEsFBgAAAAAEAAQA9QAAAIgDAAAAAA==&#10;" fillcolor="white [3201]" strokecolor="black [3200]" strokeweight="2pt"/>
            <v:shape id="Matahari 37" o:spid="_x0000_s1053" type="#_x0000_t183" style="position:absolute;width:2857;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QokcMA&#10;AADbAAAADwAAAGRycy9kb3ducmV2LnhtbESP0WrCQBRE34X+w3KFvulGpbVEVymCpfWtST/gmr1m&#10;g9m7SXZr4t+7guDjMDNnmPV2sLW4UOcrxwpm0wQEceF0xaWCv3w/+QDhA7LG2jEpuJKH7eZltMZU&#10;u55/6ZKFUkQI+xQVmBCaVEpfGLLop64hjt7JdRZDlF0pdYd9hNtazpPkXVqsOC4YbGhnqDhn/1ZB&#10;pU82LNq2TY51lh+++p/d0bwp9ToePlcgAg3hGX60v7WCxRLuX+IP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QokcMAAADbAAAADwAAAAAAAAAAAAAAAACYAgAAZHJzL2Rv&#10;d25yZXYueG1sUEsFBgAAAAAEAAQA9QAAAIgDAAAAAA==&#10;" fillcolor="white [3201]" strokecolor="black [3200]" strokeweight="2pt"/>
            <v:shape id="Wajah Tersenyum 38" o:spid="_x0000_s1052" type="#_x0000_t96" style="position:absolute;left:11002;top:653;width:1905;height:19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kqfsAA&#10;AADbAAAADwAAAGRycy9kb3ducmV2LnhtbERPz2vCMBS+C/4P4QleZE2noLYzigwmXqeC17fmra02&#10;LzXJbN1fvxwGHj++36tNbxpxJ+drywpekxQEcWF1zaWC0/HjZQnCB2SNjWVS8CAPm/VwsMJc244/&#10;6X4IpYgh7HNUUIXQ5lL6oiKDPrEtceS+rTMYInSl1A67GG4aOU3TuTRYc2yosKX3iorr4ccoOP9a&#10;nXX18QuzRWYuzt8mOz1Xajzqt28gAvXhKf5377WCWRwbv8Qf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4kqfsAAAADbAAAADwAAAAAAAAAAAAAAAACYAgAAZHJzL2Rvd25y&#10;ZXYueG1sUEsFBgAAAAAEAAQA9QAAAIUDAAAAAA==&#10;" fillcolor="white [3201]" strokecolor="black [3200]" strokeweight="2pt"/>
            <v:oval id="Oval 39" o:spid="_x0000_s1051" style="position:absolute;left:1883;top:2989;width:857;height:1334;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4sgcQA&#10;AADbAAAADwAAAGRycy9kb3ducmV2LnhtbESP3WoCMRCF7wu+QxjBm6JZFYquRhFRWhAK/jzAsBl3&#10;191M1iTq2qdvhEIvD2fOd+bMl62pxZ2cLy0rGA4SEMSZ1SXnCk7HbX8CwgdkjbVlUvAkD8tF522O&#10;qbYP3tP9EHIRIexTVFCE0KRS+qwgg35gG+Lona0zGKJ0udQOHxFuajlKkg9psOTYUGBD64Ky6nAz&#10;8Y1LvrFNZb/fn5sdVz9DHl/dp1K9bruagQjUhv/jv/SXVjCewmtLBI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OLIHEAAAA2wAAAA8AAAAAAAAAAAAAAAAAmAIAAGRycy9k&#10;b3ducmV2LnhtbFBLBQYAAAAABAAEAPUAAACJAwAAAAA=&#10;" fillcolor="white [3201]" strokecolor="black [3200]" strokeweight="2pt"/>
            <v:oval id="Oval 55" o:spid="_x0000_s1050" style="position:absolute;left:10023;top:2939;width:857;height:1333;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zDJMQA&#10;AADbAAAADwAAAGRycy9kb3ducmV2LnhtbESPUWsCMRCE3wX/Q9iCL1JzWizlNIqIolAQqv6A5bLe&#10;Xe+yOZOoZ399Iwg+DrPzzc503ppaXMn50rKC4SABQZxZXXKu4HhYv3+B8AFZY22ZFNzJw3zW7Uwx&#10;1fbGP3Tdh1xECPsUFRQhNKmUPivIoB/Yhjh6J+sMhihdLrXDW4SbWo6S5FMaLDk2FNjQsqCs2l9M&#10;fOM3X9mmsrv+ffXN1d+QP85uo1TvrV1MQARqw+v4md5qBeMxPLZEAM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cwyTEAAAA2wAAAA8AAAAAAAAAAAAAAAAAmAIAAGRycy9k&#10;b3ducmV2LnhtbFBLBQYAAAAABAAEAPUAAACJAwAAAAA=&#10;" fillcolor="white [3201]" strokecolor="black [3200]" strokeweight="2pt"/>
            <v:rect id="Persegi Panjang 56" o:spid="_x0000_s1049" style="position:absolute;left:4722;top:7536;width:2477;height:1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7JbccA&#10;AADbAAAADwAAAGRycy9kb3ducmV2LnhtbESPT2vCQBTE70K/w/IKXkQ3VRRJXaVYix6K4p+Lt0f2&#10;NYnNvo3ZrcZ8ercgeBxm5jfMZFabQlyocrllBW+9CARxYnXOqYLD/qs7BuE8ssbCMim4kYPZ9KU1&#10;wVjbK2/psvOpCBB2MSrIvC9jKV2SkUHXsyVx8H5sZdAHWaVSV3gNcFPIfhSNpMGcw0KGJc0zSn53&#10;f0bBYHNaLjrfa5o3xfr8eRw0TXQ7KdV+rT/eQXiq/TP8aK+0guEI/r+EHyC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eyW3HAAAA2wAAAA8AAAAAAAAAAAAAAAAAmAIAAGRy&#10;cy9kb3ducmV2LnhtbFBLBQYAAAAABAAEAPUAAACMAwAAAAA=&#10;" fillcolor="white [3201]" strokecolor="black [3200]" strokeweight="2pt">
              <v:stroke dashstyle="3 1"/>
            </v:rect>
            <w10:wrap type="none"/>
            <w10:anchorlock/>
          </v:group>
        </w:pict>
      </w:r>
    </w:p>
    <w:p w:rsidR="00AA2538" w:rsidRPr="00D1247C" w:rsidRDefault="00D516A7"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 xml:space="preserve">Gambar </w:t>
      </w:r>
      <w:r w:rsidR="001D2482" w:rsidRPr="00D1247C">
        <w:rPr>
          <w:rFonts w:asciiTheme="majorBidi" w:hAnsiTheme="majorBidi" w:cstheme="majorBidi"/>
        </w:rPr>
        <w:t>7</w:t>
      </w:r>
      <w:r w:rsidRPr="00D1247C">
        <w:rPr>
          <w:rFonts w:asciiTheme="majorBidi" w:hAnsiTheme="majorBidi" w:cstheme="majorBidi"/>
        </w:rPr>
        <w:t xml:space="preserve">. Skema Percobaan </w:t>
      </w:r>
      <w:r w:rsidRPr="00D1247C">
        <w:rPr>
          <w:rFonts w:asciiTheme="majorBidi" w:hAnsiTheme="majorBidi" w:cstheme="majorBidi"/>
          <w:b/>
        </w:rPr>
        <w:t>Mencoba 1</w:t>
      </w:r>
      <w:r w:rsidRPr="00D1247C">
        <w:rPr>
          <w:rFonts w:asciiTheme="majorBidi" w:hAnsiTheme="majorBidi" w:cstheme="majorBidi"/>
        </w:rPr>
        <w:t>Menggunakan Kotak Yang Di Dalamnya Berlapis Karbon Hitam</w:t>
      </w:r>
    </w:p>
    <w:p w:rsidR="00D516A7" w:rsidRPr="00D1247C" w:rsidRDefault="00D516A7" w:rsidP="003F7957">
      <w:pPr>
        <w:pStyle w:val="NormalWeb"/>
        <w:spacing w:before="0" w:beforeAutospacing="0" w:after="0" w:afterAutospacing="0"/>
        <w:ind w:firstLine="426"/>
        <w:jc w:val="both"/>
        <w:rPr>
          <w:rFonts w:asciiTheme="majorBidi" w:hAnsiTheme="majorBidi" w:cstheme="majorBidi"/>
        </w:rPr>
      </w:pPr>
    </w:p>
    <w:p w:rsidR="00A0334C" w:rsidRPr="00D1247C" w:rsidRDefault="00B12326"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Pada percobaan </w:t>
      </w:r>
      <w:r w:rsidR="00D516A7" w:rsidRPr="00D1247C">
        <w:rPr>
          <w:rFonts w:asciiTheme="majorBidi" w:hAnsiTheme="majorBidi" w:cstheme="majorBidi"/>
        </w:rPr>
        <w:t xml:space="preserve">yang membuktikan gambar </w:t>
      </w:r>
      <w:r w:rsidRPr="00D1247C">
        <w:rPr>
          <w:rFonts w:asciiTheme="majorBidi" w:hAnsiTheme="majorBidi" w:cstheme="majorBidi"/>
        </w:rPr>
        <w:t>(</w:t>
      </w:r>
      <w:r w:rsidR="00AA28D6" w:rsidRPr="00D1247C">
        <w:rPr>
          <w:rFonts w:asciiTheme="majorBidi" w:hAnsiTheme="majorBidi" w:cstheme="majorBidi"/>
        </w:rPr>
        <w:t>6</w:t>
      </w:r>
      <w:r w:rsidRPr="00D1247C">
        <w:rPr>
          <w:rFonts w:asciiTheme="majorBidi" w:hAnsiTheme="majorBidi" w:cstheme="majorBidi"/>
        </w:rPr>
        <w:t xml:space="preserve">a), kondisi ruangan dibuat gelap sehingga tidak ada </w:t>
      </w:r>
      <w:r w:rsidR="00A0334C" w:rsidRPr="00D1247C">
        <w:rPr>
          <w:rFonts w:asciiTheme="majorBidi" w:hAnsiTheme="majorBidi" w:cstheme="majorBidi"/>
        </w:rPr>
        <w:t>cahaya yang masuk. Pada percobaan (</w:t>
      </w:r>
      <w:r w:rsidR="00AA28D6" w:rsidRPr="00D1247C">
        <w:rPr>
          <w:rFonts w:asciiTheme="majorBidi" w:hAnsiTheme="majorBidi" w:cstheme="majorBidi"/>
        </w:rPr>
        <w:t>6</w:t>
      </w:r>
      <w:r w:rsidR="00A0334C" w:rsidRPr="00D1247C">
        <w:rPr>
          <w:rFonts w:asciiTheme="majorBidi" w:hAnsiTheme="majorBidi" w:cstheme="majorBidi"/>
        </w:rPr>
        <w:t xml:space="preserve">a) siswa tidak dapat melihat benda yang ada di dalam kotak berlapis karbon. Pada percobaan </w:t>
      </w:r>
      <w:r w:rsidR="00D516A7" w:rsidRPr="00D1247C">
        <w:rPr>
          <w:rFonts w:asciiTheme="majorBidi" w:hAnsiTheme="majorBidi" w:cstheme="majorBidi"/>
        </w:rPr>
        <w:t xml:space="preserve">yang membuktikan gambar </w:t>
      </w:r>
      <w:r w:rsidR="00A0334C" w:rsidRPr="00D1247C">
        <w:rPr>
          <w:rFonts w:asciiTheme="majorBidi" w:hAnsiTheme="majorBidi" w:cstheme="majorBidi"/>
        </w:rPr>
        <w:t>(</w:t>
      </w:r>
      <w:r w:rsidR="00AA28D6" w:rsidRPr="00D1247C">
        <w:rPr>
          <w:rFonts w:asciiTheme="majorBidi" w:hAnsiTheme="majorBidi" w:cstheme="majorBidi"/>
        </w:rPr>
        <w:t>6</w:t>
      </w:r>
      <w:r w:rsidR="00A0334C" w:rsidRPr="00D1247C">
        <w:rPr>
          <w:rFonts w:asciiTheme="majorBidi" w:hAnsiTheme="majorBidi" w:cstheme="majorBidi"/>
        </w:rPr>
        <w:t>b), terdapat cahaya</w:t>
      </w:r>
      <w:r w:rsidR="00951740" w:rsidRPr="00D1247C">
        <w:rPr>
          <w:rFonts w:asciiTheme="majorBidi" w:hAnsiTheme="majorBidi" w:cstheme="majorBidi"/>
        </w:rPr>
        <w:t>,</w:t>
      </w:r>
      <w:r w:rsidR="00A0334C" w:rsidRPr="00D1247C">
        <w:rPr>
          <w:rFonts w:asciiTheme="majorBidi" w:hAnsiTheme="majorBidi" w:cstheme="majorBidi"/>
        </w:rPr>
        <w:t xml:space="preserve"> namun cahaya diarahkan ke mata siswa. Pada percobaan (</w:t>
      </w:r>
      <w:r w:rsidR="00AA28D6" w:rsidRPr="00D1247C">
        <w:rPr>
          <w:rFonts w:asciiTheme="majorBidi" w:hAnsiTheme="majorBidi" w:cstheme="majorBidi"/>
        </w:rPr>
        <w:t>6</w:t>
      </w:r>
      <w:r w:rsidR="00A0334C" w:rsidRPr="00D1247C">
        <w:rPr>
          <w:rFonts w:asciiTheme="majorBidi" w:hAnsiTheme="majorBidi" w:cstheme="majorBidi"/>
        </w:rPr>
        <w:t xml:space="preserve">b) siswa juga </w:t>
      </w:r>
      <w:r w:rsidR="00A0334C" w:rsidRPr="00D1247C">
        <w:rPr>
          <w:rFonts w:asciiTheme="majorBidi" w:hAnsiTheme="majorBidi" w:cstheme="majorBidi"/>
        </w:rPr>
        <w:lastRenderedPageBreak/>
        <w:t xml:space="preserve">tidak dapat melihat benda yang ada di dalam kotak berlapis karbon. </w:t>
      </w:r>
      <w:r w:rsidR="00951740" w:rsidRPr="00D1247C">
        <w:rPr>
          <w:rFonts w:asciiTheme="majorBidi" w:hAnsiTheme="majorBidi" w:cstheme="majorBidi"/>
        </w:rPr>
        <w:t xml:space="preserve">Pada percobaan </w:t>
      </w:r>
      <w:r w:rsidR="00D516A7" w:rsidRPr="00D1247C">
        <w:rPr>
          <w:rFonts w:asciiTheme="majorBidi" w:hAnsiTheme="majorBidi" w:cstheme="majorBidi"/>
        </w:rPr>
        <w:t xml:space="preserve">yang membuktikan gambar </w:t>
      </w:r>
      <w:r w:rsidR="00951740" w:rsidRPr="00D1247C">
        <w:rPr>
          <w:rFonts w:asciiTheme="majorBidi" w:hAnsiTheme="majorBidi" w:cstheme="majorBidi"/>
        </w:rPr>
        <w:t>(</w:t>
      </w:r>
      <w:r w:rsidR="00AA28D6" w:rsidRPr="00D1247C">
        <w:rPr>
          <w:rFonts w:asciiTheme="majorBidi" w:hAnsiTheme="majorBidi" w:cstheme="majorBidi"/>
        </w:rPr>
        <w:t>6</w:t>
      </w:r>
      <w:r w:rsidR="00951740" w:rsidRPr="00D1247C">
        <w:rPr>
          <w:rFonts w:asciiTheme="majorBidi" w:hAnsiTheme="majorBidi" w:cstheme="majorBidi"/>
        </w:rPr>
        <w:t>c), terdapat cahaya, dan cahaya diarahkan ke benda. Pada percobaan (</w:t>
      </w:r>
      <w:r w:rsidR="00AA28D6" w:rsidRPr="00D1247C">
        <w:rPr>
          <w:rFonts w:asciiTheme="majorBidi" w:hAnsiTheme="majorBidi" w:cstheme="majorBidi"/>
        </w:rPr>
        <w:t>6</w:t>
      </w:r>
      <w:r w:rsidR="00AA2538" w:rsidRPr="00D1247C">
        <w:rPr>
          <w:rFonts w:asciiTheme="majorBidi" w:hAnsiTheme="majorBidi" w:cstheme="majorBidi"/>
        </w:rPr>
        <w:t>c</w:t>
      </w:r>
      <w:r w:rsidR="00951740" w:rsidRPr="00D1247C">
        <w:rPr>
          <w:rFonts w:asciiTheme="majorBidi" w:hAnsiTheme="majorBidi" w:cstheme="majorBidi"/>
        </w:rPr>
        <w:t>) siswa dapat melihat benda yang ada di dalam kotak berlapis karbon.</w:t>
      </w:r>
      <w:r w:rsidR="00D516A7" w:rsidRPr="00D1247C">
        <w:rPr>
          <w:rFonts w:asciiTheme="majorBidi" w:hAnsiTheme="majorBidi" w:cstheme="majorBidi"/>
        </w:rPr>
        <w:t xml:space="preserve"> Di sini, dapat dilihat bahwa hipotesis dari siswa benar.</w:t>
      </w:r>
    </w:p>
    <w:p w:rsidR="00B12326" w:rsidRPr="00D1247C" w:rsidRDefault="00D516A7"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Kemudian dari kegiatan </w:t>
      </w:r>
      <w:r w:rsidRPr="00D1247C">
        <w:rPr>
          <w:rFonts w:asciiTheme="majorBidi" w:hAnsiTheme="majorBidi" w:cstheme="majorBidi"/>
          <w:b/>
        </w:rPr>
        <w:t>menalar 1</w:t>
      </w:r>
      <w:r w:rsidRPr="00D1247C">
        <w:rPr>
          <w:rFonts w:asciiTheme="majorBidi" w:hAnsiTheme="majorBidi" w:cstheme="majorBidi"/>
        </w:rPr>
        <w:t>, guru bertanya: “Apa syarat mata kita bisa melihat?” dan sebanyak 100% siswa menjawab syarat yang diperlukan adalah ada cahaya yang dipantulkan benda ke mata.</w:t>
      </w:r>
    </w:p>
    <w:p w:rsidR="00B12326" w:rsidRPr="00D1247C" w:rsidRDefault="00B12326"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Dari sini sudah dapat disimpulkan bahwa siswa sudah mengerti bagaimana proses melihat, yaitu ada cahaya yang mengenai benda kemudian dipantulkan ke mata.</w:t>
      </w:r>
    </w:p>
    <w:p w:rsidR="005547A2"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Lalu pada kegiatan pembelajaran </w:t>
      </w:r>
      <w:r w:rsidRPr="00D1247C">
        <w:rPr>
          <w:rFonts w:asciiTheme="majorBidi" w:hAnsiTheme="majorBidi" w:cstheme="majorBidi"/>
          <w:b/>
        </w:rPr>
        <w:t xml:space="preserve">menanya </w:t>
      </w:r>
      <w:r w:rsidR="0021256C" w:rsidRPr="00D1247C">
        <w:rPr>
          <w:rFonts w:asciiTheme="majorBidi" w:hAnsiTheme="majorBidi" w:cstheme="majorBidi"/>
          <w:b/>
        </w:rPr>
        <w:t>2</w:t>
      </w:r>
      <w:r w:rsidRPr="00D1247C">
        <w:rPr>
          <w:rFonts w:asciiTheme="majorBidi" w:hAnsiTheme="majorBidi" w:cstheme="majorBidi"/>
        </w:rPr>
        <w:t xml:space="preserve">, guru bertanya kepada siswa: </w:t>
      </w:r>
      <w:r w:rsidRPr="00D1247C">
        <w:rPr>
          <w:rFonts w:asciiTheme="majorBidi" w:hAnsiTheme="majorBidi" w:cstheme="majorBidi"/>
          <w:i/>
        </w:rPr>
        <w:t xml:space="preserve">“Bagaimana jalannya cahaya yang melewati </w:t>
      </w:r>
      <w:r w:rsidR="0021256C" w:rsidRPr="00D1247C">
        <w:rPr>
          <w:rFonts w:asciiTheme="majorBidi" w:hAnsiTheme="majorBidi" w:cstheme="majorBidi"/>
          <w:i/>
        </w:rPr>
        <w:t>dua</w:t>
      </w:r>
      <w:r w:rsidRPr="00D1247C">
        <w:rPr>
          <w:rFonts w:asciiTheme="majorBidi" w:hAnsiTheme="majorBidi" w:cstheme="majorBidi"/>
          <w:i/>
        </w:rPr>
        <w:t xml:space="preserve"> medium yang berbeda?”. </w:t>
      </w:r>
      <w:r w:rsidRPr="00D1247C">
        <w:rPr>
          <w:rFonts w:asciiTheme="majorBidi" w:hAnsiTheme="majorBidi" w:cstheme="majorBidi"/>
        </w:rPr>
        <w:t>Siswa menjawab bahwa cahaya dapat dibiaskan dan dipantulkan. Dari situ dapat dilihat bahwa siswa sebenarnya sudah paham tentang konsep pembiasan.</w:t>
      </w:r>
    </w:p>
    <w:p w:rsidR="00FF73DE" w:rsidRPr="00D1247C" w:rsidRDefault="00FF73D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i kegiatan </w:t>
      </w:r>
      <w:r w:rsidRPr="00D1247C">
        <w:rPr>
          <w:rFonts w:asciiTheme="majorBidi" w:hAnsiTheme="majorBidi" w:cstheme="majorBidi"/>
          <w:b/>
        </w:rPr>
        <w:t xml:space="preserve">mencoba </w:t>
      </w:r>
      <w:r w:rsidR="0021256C" w:rsidRPr="00D1247C">
        <w:rPr>
          <w:rFonts w:asciiTheme="majorBidi" w:hAnsiTheme="majorBidi" w:cstheme="majorBidi"/>
          <w:b/>
        </w:rPr>
        <w:t>2</w:t>
      </w:r>
      <w:r w:rsidRPr="00D1247C">
        <w:rPr>
          <w:rFonts w:asciiTheme="majorBidi" w:hAnsiTheme="majorBidi" w:cstheme="majorBidi"/>
        </w:rPr>
        <w:t>, siswa diberikan kaca plan paralel yang kemudian disinari menggunakan kotak cahaya untuk membuktikan jawaban mereka.</w:t>
      </w:r>
      <w:r w:rsidR="00846645" w:rsidRPr="00D1247C">
        <w:rPr>
          <w:rFonts w:asciiTheme="majorBidi" w:hAnsiTheme="majorBidi" w:cstheme="majorBidi"/>
        </w:rPr>
        <w:t xml:space="preserve"> Skema percobaan pada kegiatan ini ditunjukkan pada gambar </w:t>
      </w:r>
      <w:r w:rsidR="001D2482" w:rsidRPr="00D1247C">
        <w:rPr>
          <w:rFonts w:asciiTheme="majorBidi" w:hAnsiTheme="majorBidi" w:cstheme="majorBidi"/>
        </w:rPr>
        <w:t>8</w:t>
      </w:r>
      <w:r w:rsidR="00846645" w:rsidRPr="00D1247C">
        <w:rPr>
          <w:rFonts w:asciiTheme="majorBidi" w:hAnsiTheme="majorBidi" w:cstheme="majorBidi"/>
        </w:rPr>
        <w:t>.</w:t>
      </w:r>
      <w:r w:rsidRPr="00D1247C">
        <w:rPr>
          <w:rFonts w:asciiTheme="majorBidi" w:hAnsiTheme="majorBidi" w:cstheme="majorBidi"/>
        </w:rPr>
        <w:t xml:space="preserve"> Kemudian siswa diminta untuk menggambarkan rambatan cahaya yang terbentuk. Siswa tampak aktif dan antusias saat diminta untuk menggambarkan rambatan cahaya, dan dengan antusias ingin membuktikan hipotesis mereka melalui percobaan langsung. Dari situ dapat dilihat bahwa pada langkah percobaan ini, siswa sudah mulai antusias mengikuti pembelajaran.</w:t>
      </w:r>
    </w:p>
    <w:p w:rsidR="00846645" w:rsidRPr="00D1247C" w:rsidRDefault="00846645" w:rsidP="003F7957">
      <w:pPr>
        <w:pStyle w:val="NormalWeb"/>
        <w:spacing w:before="0" w:beforeAutospacing="0" w:after="0" w:afterAutospacing="0"/>
        <w:ind w:firstLine="426"/>
        <w:jc w:val="both"/>
        <w:rPr>
          <w:rFonts w:asciiTheme="majorBidi" w:hAnsiTheme="majorBidi" w:cstheme="majorBidi"/>
        </w:rPr>
      </w:pPr>
    </w:p>
    <w:p w:rsidR="00846645" w:rsidRPr="00D1247C" w:rsidRDefault="0008652F" w:rsidP="003F7957">
      <w:pPr>
        <w:pStyle w:val="NormalWeb"/>
        <w:spacing w:before="0" w:beforeAutospacing="0" w:after="0" w:afterAutospacing="0"/>
        <w:jc w:val="center"/>
        <w:rPr>
          <w:rFonts w:asciiTheme="majorBidi" w:hAnsiTheme="majorBidi" w:cstheme="majorBidi"/>
        </w:rPr>
      </w:pPr>
      <w:r>
        <w:rPr>
          <w:rFonts w:asciiTheme="majorBidi" w:hAnsiTheme="majorBidi" w:cstheme="majorBidi"/>
          <w:noProof/>
        </w:rPr>
      </w:r>
      <w:r>
        <w:rPr>
          <w:rFonts w:asciiTheme="majorBidi" w:hAnsiTheme="majorBidi" w:cstheme="majorBidi"/>
          <w:noProof/>
        </w:rPr>
        <w:pict>
          <v:group id="Grup 57" o:spid="_x0000_s1041" style="width:159.3pt;height:56.7pt;mso-position-horizontal-relative:char;mso-position-vertical-relative:line" coordorigin="2307,8338" coordsize="3377,1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">
            <o:lock v:ext="edit" aspectratio="t"/>
            <v:rect id="Rectangle 14" o:spid="_x0000_s1047" style="position:absolute;left:3035;top:8848;width:162;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luvcEA&#10;AADbAAAADwAAAGRycy9kb3ducmV2LnhtbERPS2vCQBC+F/wPywje6kaLrUZXUUEolB7q4+BtyI5J&#10;MDsbdqcm/ffdQ6HHj++92vSuUQ8KsfZsYDLOQBEX3tZcGjifDs9zUFGQLTaeycAPRdisB08rzK3v&#10;+IseRylVCuGYo4FKpM21jkVFDuPYt8SJu/ngUBIMpbYBuxTuGj3NslftsObUUGFL+4qK+/HbGej8&#10;7voyW+DH/k0khP7yuTsXC2NGw367BCXUy7/4z/1uDczS2PQ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Jbr3BAAAA2wAAAA8AAAAAAAAAAAAAAAAAmAIAAGRycy9kb3du&#10;cmV2LnhtbFBLBQYAAAAABAAEAPUAAACGAwAAAAA=&#10;" fillcolor="red"/>
            <v:group id="Group 15" o:spid="_x0000_s1042" style="position:absolute;left:2307;top:8338;width:3377;height:1211" coordorigin="3895,7685" coordsize="3377,1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ect id="Rectangle 16" o:spid="_x0000_s1046" style="position:absolute;left:3895;top:7953;width:1054;height:6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ycMIA&#10;AADbAAAADwAAAGRycy9kb3ducmV2LnhtbERPy2rCQBTdF/yH4Ra6KXVioGmMjqItBaG4aKr7S+Y2&#10;CWbuxMw0j793FgWXh/Neb0fTiJ46V1tWsJhHIIgLq2suFZx+Pl9SEM4ja2wsk4KJHGw3s4c1ZtoO&#10;/E197ksRQthlqKDyvs2kdEVFBt3ctsSB+7WdQR9gV0rd4RDCTSPjKEqkwZpDQ4UtvVdUXPI/o+D8&#10;+vyx+5qOR1yaeJ+ml+ubTFCpp8dxtwLhafR38b/7oBUkYX34En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PJwwgAAANsAAAAPAAAAAAAAAAAAAAAAAJgCAABkcnMvZG93&#10;bnJldi54bWxQSwUGAAAAAAQABAD1AAAAhwMAAAAA&#10;">
                <v:fill opacity="0"/>
              </v:rect>
              <v:group id="Group 17" o:spid="_x0000_s1043" style="position:absolute;left:4949;top:7685;width:2323;height:1211" coordorigin="4949,7685" coordsize="2323,1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rect id="Rectangle 18" o:spid="_x0000_s1045" style="position:absolute;left:6564;top:7685;width:708;height:1211;rotation:-158863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bq378A&#10;AADbAAAADwAAAGRycy9kb3ducmV2LnhtbESPzQrCMBCE74LvEFbwpqkeRKpRRBA8iOIfeFyatSk2&#10;m9pErW9vBMHjMDPfMNN5Y0vxpNoXjhUM+gkI4szpgnMFp+OqNwbhA7LG0jEpeJOH+azdmmKq3Yv3&#10;9DyEXEQI+xQVmBCqVEqfGbLo+64ijt7V1RZDlHUudY2vCLelHCbJSFosOC4YrGhpKLsdHlZBdjWb&#10;y3mcHCvvtrygUhaX+06pbqdZTEAEasI//GuvtYLREL5f4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BurfvwAAANsAAAAPAAAAAAAAAAAAAAAAAJgCAABkcnMvZG93bnJl&#10;di54bWxQSwUGAAAAAAQABAD1AAAAhAMAAAAA&#10;">
                  <v:fill opacity="0"/>
                </v:rect>
                <v:shape id="AutoShape 21" o:spid="_x0000_s1044" type="#_x0000_t32" style="position:absolute;left:4949;top:8338;width:161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group>
            </v:group>
            <w10:wrap type="none"/>
            <w10:anchorlock/>
          </v:group>
        </w:pict>
      </w:r>
    </w:p>
    <w:p w:rsidR="00846645" w:rsidRPr="00D1247C" w:rsidRDefault="00846645"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lastRenderedPageBreak/>
        <w:t xml:space="preserve">Gambar </w:t>
      </w:r>
      <w:r w:rsidR="001D2482" w:rsidRPr="00D1247C">
        <w:rPr>
          <w:rFonts w:asciiTheme="majorBidi" w:hAnsiTheme="majorBidi" w:cstheme="majorBidi"/>
        </w:rPr>
        <w:t>8</w:t>
      </w:r>
      <w:r w:rsidRPr="00D1247C">
        <w:rPr>
          <w:rFonts w:asciiTheme="majorBidi" w:hAnsiTheme="majorBidi" w:cstheme="majorBidi"/>
        </w:rPr>
        <w:t xml:space="preserve">. Skema Percobaan </w:t>
      </w:r>
      <w:r w:rsidRPr="00D1247C">
        <w:rPr>
          <w:rFonts w:asciiTheme="majorBidi" w:hAnsiTheme="majorBidi" w:cstheme="majorBidi"/>
          <w:b/>
        </w:rPr>
        <w:t>Mencoba 2</w:t>
      </w:r>
      <w:r w:rsidRPr="00D1247C">
        <w:rPr>
          <w:rFonts w:asciiTheme="majorBidi" w:hAnsiTheme="majorBidi" w:cstheme="majorBidi"/>
        </w:rPr>
        <w:t>Menggunakan Kotak Cahaya Dan Kaca Plan Paralel</w:t>
      </w:r>
    </w:p>
    <w:p w:rsidR="00846645" w:rsidRPr="00D1247C" w:rsidRDefault="00846645" w:rsidP="003F7957">
      <w:pPr>
        <w:pStyle w:val="NormalWeb"/>
        <w:spacing w:before="0" w:beforeAutospacing="0" w:after="0" w:afterAutospacing="0"/>
        <w:jc w:val="both"/>
        <w:rPr>
          <w:rFonts w:asciiTheme="majorBidi" w:hAnsiTheme="majorBidi" w:cstheme="majorBidi"/>
        </w:rPr>
      </w:pPr>
    </w:p>
    <w:p w:rsidR="00D47D2E" w:rsidRPr="00D1247C" w:rsidRDefault="00D47D2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i kegiatan </w:t>
      </w:r>
      <w:r w:rsidRPr="00D1247C">
        <w:rPr>
          <w:rFonts w:asciiTheme="majorBidi" w:hAnsiTheme="majorBidi" w:cstheme="majorBidi"/>
          <w:b/>
        </w:rPr>
        <w:t>menalar 2</w:t>
      </w:r>
      <w:r w:rsidRPr="00D1247C">
        <w:rPr>
          <w:rFonts w:asciiTheme="majorBidi" w:hAnsiTheme="majorBidi" w:cstheme="majorBidi"/>
        </w:rPr>
        <w:t xml:space="preserve">, siswa ditanya </w:t>
      </w:r>
      <w:r w:rsidRPr="00D1247C">
        <w:rPr>
          <w:rFonts w:asciiTheme="majorBidi" w:hAnsiTheme="majorBidi" w:cstheme="majorBidi"/>
          <w:i/>
        </w:rPr>
        <w:t>“Bagaimana arah cahaya jika sinar melewati medium renggang ke rapat?”</w:t>
      </w:r>
      <w:r w:rsidRPr="00D1247C">
        <w:rPr>
          <w:rFonts w:asciiTheme="majorBidi" w:hAnsiTheme="majorBidi" w:cstheme="majorBidi"/>
        </w:rPr>
        <w:t xml:space="preserve">. Sebanyak 88% siswa menjawab bahwa cahaya akan dibelokkan mendekati garis normal. Lalu siswa ditanya kembali </w:t>
      </w:r>
      <w:r w:rsidRPr="00D1247C">
        <w:rPr>
          <w:rFonts w:asciiTheme="majorBidi" w:hAnsiTheme="majorBidi" w:cstheme="majorBidi"/>
          <w:i/>
        </w:rPr>
        <w:t>“Bagaimana arah cahaya jika sinar melewati medium rapat ke renggang?”</w:t>
      </w:r>
      <w:r w:rsidRPr="00D1247C">
        <w:rPr>
          <w:rFonts w:asciiTheme="majorBidi" w:hAnsiTheme="majorBidi" w:cstheme="majorBidi"/>
        </w:rPr>
        <w:t xml:space="preserve">, dan sebanyak 100% siswa menjawab bahwa cahaya akan dibelokkan menjauhi garis normal. Di kegiatan </w:t>
      </w:r>
      <w:r w:rsidRPr="00D1247C">
        <w:rPr>
          <w:rFonts w:asciiTheme="majorBidi" w:hAnsiTheme="majorBidi" w:cstheme="majorBidi"/>
          <w:b/>
        </w:rPr>
        <w:t xml:space="preserve">menalar 2 </w:t>
      </w:r>
      <w:r w:rsidRPr="00D1247C">
        <w:rPr>
          <w:rFonts w:asciiTheme="majorBidi" w:hAnsiTheme="majorBidi" w:cstheme="majorBidi"/>
        </w:rPr>
        <w:t>ini dapat dilihat ada peningkatan pemahaman siswa dalam materi pembiasan.</w:t>
      </w:r>
    </w:p>
    <w:p w:rsidR="00D47D2E" w:rsidRPr="00D1247C" w:rsidRDefault="000A5263"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Kemudian kegiatan</w:t>
      </w:r>
      <w:r w:rsidR="00D47D2E" w:rsidRPr="00D1247C">
        <w:rPr>
          <w:rFonts w:asciiTheme="majorBidi" w:hAnsiTheme="majorBidi" w:cstheme="majorBidi"/>
          <w:b/>
        </w:rPr>
        <w:t>menanya 3</w:t>
      </w:r>
      <w:r w:rsidR="00D47D2E" w:rsidRPr="00D1247C">
        <w:rPr>
          <w:rFonts w:asciiTheme="majorBidi" w:hAnsiTheme="majorBidi" w:cstheme="majorBidi"/>
        </w:rPr>
        <w:t xml:space="preserve">, guru bertanya </w:t>
      </w:r>
      <w:r w:rsidR="00D47D2E" w:rsidRPr="00D1247C">
        <w:rPr>
          <w:rFonts w:asciiTheme="majorBidi" w:hAnsiTheme="majorBidi" w:cstheme="majorBidi"/>
          <w:i/>
        </w:rPr>
        <w:t>“Bagaimana cahaya yang dipantulkan benda dapat membentuk bayangan di retina?”</w:t>
      </w:r>
      <w:r w:rsidR="00D47D2E" w:rsidRPr="00D1247C">
        <w:rPr>
          <w:rFonts w:asciiTheme="majorBidi" w:hAnsiTheme="majorBidi" w:cstheme="majorBidi"/>
        </w:rPr>
        <w:t xml:space="preserve">. Kegiatan </w:t>
      </w:r>
      <w:r w:rsidR="00D47D2E" w:rsidRPr="00D1247C">
        <w:rPr>
          <w:rFonts w:asciiTheme="majorBidi" w:hAnsiTheme="majorBidi" w:cstheme="majorBidi"/>
          <w:b/>
        </w:rPr>
        <w:t>menanya 3</w:t>
      </w:r>
      <w:r w:rsidR="00D47D2E" w:rsidRPr="00D1247C">
        <w:rPr>
          <w:rFonts w:asciiTheme="majorBidi" w:hAnsiTheme="majorBidi" w:cstheme="majorBidi"/>
        </w:rPr>
        <w:t xml:space="preserve"> ini kemudian dijawab ke dalam beberapa percobaan.</w:t>
      </w:r>
    </w:p>
    <w:p w:rsidR="000A5263" w:rsidRPr="00D1247C" w:rsidRDefault="00D47D2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i </w:t>
      </w:r>
      <w:r w:rsidR="000A5263" w:rsidRPr="00D1247C">
        <w:rPr>
          <w:rFonts w:asciiTheme="majorBidi" w:hAnsiTheme="majorBidi" w:cstheme="majorBidi"/>
          <w:b/>
        </w:rPr>
        <w:t xml:space="preserve">mencoba </w:t>
      </w:r>
      <w:r w:rsidR="0021256C" w:rsidRPr="00D1247C">
        <w:rPr>
          <w:rFonts w:asciiTheme="majorBidi" w:hAnsiTheme="majorBidi" w:cstheme="majorBidi"/>
          <w:b/>
        </w:rPr>
        <w:t>3</w:t>
      </w:r>
      <w:r w:rsidRPr="00D1247C">
        <w:rPr>
          <w:rFonts w:asciiTheme="majorBidi" w:hAnsiTheme="majorBidi" w:cstheme="majorBidi"/>
          <w:b/>
        </w:rPr>
        <w:t>.1</w:t>
      </w:r>
      <w:r w:rsidR="005547A2" w:rsidRPr="00D1247C">
        <w:rPr>
          <w:rFonts w:asciiTheme="majorBidi" w:hAnsiTheme="majorBidi" w:cstheme="majorBidi"/>
        </w:rPr>
        <w:t>g</w:t>
      </w:r>
      <w:r w:rsidR="000A5263" w:rsidRPr="00D1247C">
        <w:rPr>
          <w:rFonts w:asciiTheme="majorBidi" w:hAnsiTheme="majorBidi" w:cstheme="majorBidi"/>
        </w:rPr>
        <w:t xml:space="preserve">uru mula-mula memosisikan lilin, lensa dan layar seperti pada gambar </w:t>
      </w:r>
      <w:r w:rsidR="001D2482" w:rsidRPr="00D1247C">
        <w:rPr>
          <w:rFonts w:asciiTheme="majorBidi" w:hAnsiTheme="majorBidi" w:cstheme="majorBidi"/>
        </w:rPr>
        <w:t>9</w:t>
      </w:r>
      <w:r w:rsidR="000A5263" w:rsidRPr="00D1247C">
        <w:rPr>
          <w:rFonts w:asciiTheme="majorBidi" w:hAnsiTheme="majorBidi" w:cstheme="majorBidi"/>
        </w:rPr>
        <w:t xml:space="preserve">. Guru lalu bertanya: </w:t>
      </w:r>
      <w:r w:rsidR="000A5263" w:rsidRPr="00D1247C">
        <w:rPr>
          <w:rFonts w:asciiTheme="majorBidi" w:hAnsiTheme="majorBidi" w:cstheme="majorBidi"/>
          <w:i/>
        </w:rPr>
        <w:t>“Apa yang kalian lihat di layar?”</w:t>
      </w:r>
      <w:r w:rsidR="000A5263" w:rsidRPr="00D1247C">
        <w:rPr>
          <w:rFonts w:asciiTheme="majorBidi" w:hAnsiTheme="majorBidi" w:cstheme="majorBidi"/>
        </w:rPr>
        <w:t>. Sebanyak 8</w:t>
      </w:r>
      <w:r w:rsidR="00AF782A" w:rsidRPr="00D1247C">
        <w:rPr>
          <w:rFonts w:asciiTheme="majorBidi" w:hAnsiTheme="majorBidi" w:cstheme="majorBidi"/>
        </w:rPr>
        <w:t>8</w:t>
      </w:r>
      <w:r w:rsidR="000A5263" w:rsidRPr="00D1247C">
        <w:rPr>
          <w:rFonts w:asciiTheme="majorBidi" w:hAnsiTheme="majorBidi" w:cstheme="majorBidi"/>
        </w:rPr>
        <w:t xml:space="preserve">% siswa dapat menjawab bahwa yang tampak pada layar itu adalah bayangan dari api pada lilin tersebut. </w:t>
      </w:r>
      <w:r w:rsidR="005547A2" w:rsidRPr="00D1247C">
        <w:rPr>
          <w:rFonts w:asciiTheme="majorBidi" w:hAnsiTheme="majorBidi" w:cstheme="majorBidi"/>
        </w:rPr>
        <w:t>Di kegiatan ini</w:t>
      </w:r>
      <w:r w:rsidR="000A5263" w:rsidRPr="00D1247C">
        <w:rPr>
          <w:rFonts w:asciiTheme="majorBidi" w:hAnsiTheme="majorBidi" w:cstheme="majorBidi"/>
        </w:rPr>
        <w:t xml:space="preserve"> ada 1 siswa yang tidak menjawab. Hal ini dikarenakan pada saat pembelajaran, siswa merekam kegiatan pembelajaran dan percobaan yang dilakukan</w:t>
      </w:r>
      <w:r w:rsidR="00AF782A" w:rsidRPr="00D1247C">
        <w:rPr>
          <w:rFonts w:asciiTheme="majorBidi" w:hAnsiTheme="majorBidi" w:cstheme="majorBidi"/>
        </w:rPr>
        <w:t xml:space="preserve"> menggunakan </w:t>
      </w:r>
      <w:r w:rsidR="00AF782A" w:rsidRPr="00D1247C">
        <w:rPr>
          <w:rFonts w:asciiTheme="majorBidi" w:hAnsiTheme="majorBidi" w:cstheme="majorBidi"/>
          <w:i/>
        </w:rPr>
        <w:t>hand phone</w:t>
      </w:r>
      <w:r w:rsidR="00AF782A" w:rsidRPr="00D1247C">
        <w:rPr>
          <w:rFonts w:asciiTheme="majorBidi" w:hAnsiTheme="majorBidi" w:cstheme="majorBidi"/>
        </w:rPr>
        <w:t>-nya</w:t>
      </w:r>
      <w:r w:rsidR="000A5263" w:rsidRPr="00D1247C">
        <w:rPr>
          <w:rFonts w:asciiTheme="majorBidi" w:hAnsiTheme="majorBidi" w:cstheme="majorBidi"/>
        </w:rPr>
        <w:t>, sehingga tidak menjawab pada saat guru bertanya.</w:t>
      </w:r>
    </w:p>
    <w:p w:rsidR="000A5263" w:rsidRPr="00D1247C" w:rsidRDefault="000A5263" w:rsidP="003F7957">
      <w:pPr>
        <w:pStyle w:val="NormalWeb"/>
        <w:spacing w:before="0" w:beforeAutospacing="0" w:after="0" w:afterAutospacing="0"/>
        <w:ind w:left="426"/>
        <w:jc w:val="both"/>
        <w:rPr>
          <w:rFonts w:asciiTheme="majorBidi" w:hAnsiTheme="majorBidi" w:cstheme="majorBidi"/>
        </w:rPr>
      </w:pPr>
    </w:p>
    <w:p w:rsidR="000A5263" w:rsidRPr="00D1247C" w:rsidRDefault="000A5263" w:rsidP="003F7957">
      <w:pPr>
        <w:pStyle w:val="NormalWeb"/>
        <w:spacing w:before="0" w:beforeAutospacing="0" w:after="0" w:afterAutospacing="0"/>
        <w:ind w:left="66"/>
        <w:jc w:val="center"/>
        <w:rPr>
          <w:rFonts w:asciiTheme="majorBidi" w:hAnsiTheme="majorBidi" w:cstheme="majorBidi"/>
        </w:rPr>
      </w:pPr>
      <w:r w:rsidRPr="00D1247C">
        <w:rPr>
          <w:rFonts w:asciiTheme="majorBidi" w:hAnsiTheme="majorBidi" w:cstheme="majorBidi"/>
          <w:noProof/>
        </w:rPr>
        <w:drawing>
          <wp:inline distT="0" distB="0" distL="0" distR="0">
            <wp:extent cx="2291080" cy="1407795"/>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91080" cy="1407795"/>
                    </a:xfrm>
                    <a:prstGeom prst="rect">
                      <a:avLst/>
                    </a:prstGeom>
                    <a:noFill/>
                    <a:ln>
                      <a:noFill/>
                    </a:ln>
                  </pic:spPr>
                </pic:pic>
              </a:graphicData>
            </a:graphic>
          </wp:inline>
        </w:drawing>
      </w:r>
    </w:p>
    <w:p w:rsidR="000A5263" w:rsidRPr="00D1247C" w:rsidRDefault="000A5263" w:rsidP="003F7957">
      <w:pPr>
        <w:pStyle w:val="NormalWeb"/>
        <w:spacing w:before="0" w:beforeAutospacing="0" w:after="0" w:afterAutospacing="0"/>
        <w:ind w:left="66"/>
        <w:jc w:val="center"/>
        <w:rPr>
          <w:rFonts w:asciiTheme="majorBidi" w:hAnsiTheme="majorBidi" w:cstheme="majorBidi"/>
          <w:b/>
        </w:rPr>
      </w:pPr>
      <w:r w:rsidRPr="00D1247C">
        <w:rPr>
          <w:rFonts w:asciiTheme="majorBidi" w:hAnsiTheme="majorBidi" w:cstheme="majorBidi"/>
        </w:rPr>
        <w:t xml:space="preserve">Gambar </w:t>
      </w:r>
      <w:r w:rsidR="001D2482" w:rsidRPr="00D1247C">
        <w:rPr>
          <w:rFonts w:asciiTheme="majorBidi" w:hAnsiTheme="majorBidi" w:cstheme="majorBidi"/>
        </w:rPr>
        <w:t>9</w:t>
      </w:r>
      <w:r w:rsidRPr="00D1247C">
        <w:rPr>
          <w:rFonts w:asciiTheme="majorBidi" w:hAnsiTheme="majorBidi" w:cstheme="majorBidi"/>
        </w:rPr>
        <w:t>. Posisi Lilin, Lensa, Dan Layar</w:t>
      </w:r>
      <w:r w:rsidR="005547A2" w:rsidRPr="00D1247C">
        <w:rPr>
          <w:rFonts w:asciiTheme="majorBidi" w:hAnsiTheme="majorBidi" w:cstheme="majorBidi"/>
        </w:rPr>
        <w:t xml:space="preserve"> Pada </w:t>
      </w:r>
      <w:r w:rsidR="005547A2" w:rsidRPr="00D1247C">
        <w:rPr>
          <w:rFonts w:asciiTheme="majorBidi" w:hAnsiTheme="majorBidi" w:cstheme="majorBidi"/>
          <w:b/>
        </w:rPr>
        <w:t>Mencoba 3.1</w:t>
      </w:r>
    </w:p>
    <w:p w:rsidR="005547A2" w:rsidRPr="00D1247C" w:rsidRDefault="005547A2" w:rsidP="003F7957">
      <w:pPr>
        <w:pStyle w:val="NormalWeb"/>
        <w:spacing w:before="0" w:beforeAutospacing="0" w:after="0" w:afterAutospacing="0"/>
        <w:ind w:firstLine="426"/>
        <w:jc w:val="both"/>
        <w:rPr>
          <w:rFonts w:asciiTheme="majorBidi" w:hAnsiTheme="majorBidi" w:cstheme="majorBidi"/>
        </w:rPr>
      </w:pPr>
    </w:p>
    <w:p w:rsidR="005547A2" w:rsidRPr="00D1247C" w:rsidRDefault="000A5263"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Kegiatan</w:t>
      </w:r>
      <w:r w:rsidR="005547A2" w:rsidRPr="00D1247C">
        <w:rPr>
          <w:rFonts w:asciiTheme="majorBidi" w:hAnsiTheme="majorBidi" w:cstheme="majorBidi"/>
        </w:rPr>
        <w:t xml:space="preserve"> dilanjutkan dengan</w:t>
      </w:r>
      <w:r w:rsidRPr="00D1247C">
        <w:rPr>
          <w:rFonts w:asciiTheme="majorBidi" w:hAnsiTheme="majorBidi" w:cstheme="majorBidi"/>
          <w:b/>
        </w:rPr>
        <w:t>mencoba 3</w:t>
      </w:r>
      <w:r w:rsidR="005547A2" w:rsidRPr="00D1247C">
        <w:rPr>
          <w:rFonts w:asciiTheme="majorBidi" w:hAnsiTheme="majorBidi" w:cstheme="majorBidi"/>
          <w:b/>
        </w:rPr>
        <w:t>.2</w:t>
      </w:r>
      <w:r w:rsidRPr="00D1247C">
        <w:rPr>
          <w:rFonts w:asciiTheme="majorBidi" w:hAnsiTheme="majorBidi" w:cstheme="majorBidi"/>
        </w:rPr>
        <w:t xml:space="preserve"> yaitu dengan mengganti lensa </w:t>
      </w:r>
      <w:r w:rsidRPr="00D1247C">
        <w:rPr>
          <w:rFonts w:asciiTheme="majorBidi" w:hAnsiTheme="majorBidi" w:cstheme="majorBidi"/>
        </w:rPr>
        <w:lastRenderedPageBreak/>
        <w:t xml:space="preserve">menggunakan gelas cembung. Percobaan ini dilakukan untuk mencari tahu pengaruh indeks bias lensa terhadap pembentukan </w:t>
      </w:r>
      <w:r w:rsidR="00532072" w:rsidRPr="00D1247C">
        <w:rPr>
          <w:rFonts w:asciiTheme="majorBidi" w:hAnsiTheme="majorBidi" w:cstheme="majorBidi"/>
        </w:rPr>
        <w:t>bayangan</w:t>
      </w:r>
      <w:r w:rsidRPr="00D1247C">
        <w:rPr>
          <w:rFonts w:asciiTheme="majorBidi" w:hAnsiTheme="majorBidi" w:cstheme="majorBidi"/>
        </w:rPr>
        <w:t xml:space="preserve">. Saat gelas kosong, siswa mengamati kalau tidak ada bayangan yang terbentuk pada layar. Namun pada saat gelas diisi air, siswa baru dapat mengamati terbentuknya bayangan pada layar. </w:t>
      </w:r>
    </w:p>
    <w:p w:rsidR="005547A2" w:rsidRPr="00D1247C" w:rsidRDefault="005547A2"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i </w:t>
      </w:r>
      <w:r w:rsidRPr="00D1247C">
        <w:rPr>
          <w:rFonts w:asciiTheme="majorBidi" w:hAnsiTheme="majorBidi" w:cstheme="majorBidi"/>
          <w:b/>
        </w:rPr>
        <w:t>menalar 3.2</w:t>
      </w:r>
      <w:r w:rsidR="000A5263" w:rsidRPr="00D1247C">
        <w:rPr>
          <w:rFonts w:asciiTheme="majorBidi" w:hAnsiTheme="majorBidi" w:cstheme="majorBidi"/>
        </w:rPr>
        <w:t xml:space="preserve"> guru bertanya </w:t>
      </w:r>
      <w:r w:rsidR="000A5263" w:rsidRPr="00D1247C">
        <w:rPr>
          <w:rFonts w:asciiTheme="majorBidi" w:hAnsiTheme="majorBidi" w:cstheme="majorBidi"/>
          <w:i/>
        </w:rPr>
        <w:t>“Dalam konteks indeks bias,</w:t>
      </w:r>
      <w:r w:rsidR="00DE444B" w:rsidRPr="00D1247C">
        <w:rPr>
          <w:rFonts w:asciiTheme="majorBidi" w:hAnsiTheme="majorBidi" w:cstheme="majorBidi"/>
          <w:i/>
        </w:rPr>
        <w:t xml:space="preserve"> bagaimana indeks bias gelas kosong dibandingkan indeks bias gelas berisi air</w:t>
      </w:r>
      <w:r w:rsidR="000A5263" w:rsidRPr="00D1247C">
        <w:rPr>
          <w:rFonts w:asciiTheme="majorBidi" w:hAnsiTheme="majorBidi" w:cstheme="majorBidi"/>
          <w:i/>
        </w:rPr>
        <w:t>?”</w:t>
      </w:r>
      <w:r w:rsidR="000A5263" w:rsidRPr="00D1247C">
        <w:rPr>
          <w:rFonts w:asciiTheme="majorBidi" w:hAnsiTheme="majorBidi" w:cstheme="majorBidi"/>
        </w:rPr>
        <w:t>. Hampir seluruh siswa mampu menjawab dengan benar, yaitu pada saat gelas kosong, artinya indeks bias lensa = 1. Lalu pada saat diisi air, indeks bias lensa ≠ 1. Kemudian guru bertanya apa syarat lensa cembung dapat membentuk bayangan. Mayoritas siswa dapat menyimpulkan bahwa syarat lensa mampu membentuk bayangan adalah jika indeks bias lensa ≠ 1.</w:t>
      </w:r>
    </w:p>
    <w:p w:rsidR="00C4499E" w:rsidRPr="00D1247C" w:rsidRDefault="00C4499E"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Lalu di kegiatan </w:t>
      </w:r>
      <w:r w:rsidRPr="00D1247C">
        <w:rPr>
          <w:rFonts w:asciiTheme="majorBidi" w:hAnsiTheme="majorBidi" w:cstheme="majorBidi"/>
          <w:b/>
        </w:rPr>
        <w:t>mencoba 3.4</w:t>
      </w:r>
      <w:r w:rsidRPr="00D1247C">
        <w:rPr>
          <w:rFonts w:asciiTheme="majorBidi" w:hAnsiTheme="majorBidi" w:cstheme="majorBidi"/>
        </w:rPr>
        <w:t xml:space="preserve">, guru menjelaskan tentang anatomi dan fungsi bagian-bagian mata. Guru menginfokan bahwa </w:t>
      </w:r>
      <w:r w:rsidRPr="00D1247C">
        <w:rPr>
          <w:rFonts w:asciiTheme="majorBidi" w:hAnsiTheme="majorBidi" w:cstheme="majorBidi"/>
          <w:u w:val="single"/>
        </w:rPr>
        <w:t>mata bisa melihat apa bila terdapat bayangan yang jatuh di retina</w:t>
      </w:r>
      <w:r w:rsidRPr="00D1247C">
        <w:rPr>
          <w:rFonts w:asciiTheme="majorBidi" w:hAnsiTheme="majorBidi" w:cstheme="majorBidi"/>
        </w:rPr>
        <w:t>, dan proses terbentuknya bayangan suatu benda di retina memiliki prinsip yang sama dengan percobaan menggunakan lensa cembung.</w:t>
      </w:r>
      <w:r w:rsidR="007A704C" w:rsidRPr="00D1247C">
        <w:rPr>
          <w:rFonts w:asciiTheme="majorBidi" w:hAnsiTheme="majorBidi" w:cstheme="majorBidi"/>
        </w:rPr>
        <w:t xml:space="preserve"> Proses terbentuknya bayangan pada mata ditunjukkan pada gambar </w:t>
      </w:r>
      <w:r w:rsidR="001D2482" w:rsidRPr="00D1247C">
        <w:rPr>
          <w:rFonts w:asciiTheme="majorBidi" w:hAnsiTheme="majorBidi" w:cstheme="majorBidi"/>
        </w:rPr>
        <w:t>10</w:t>
      </w:r>
      <w:r w:rsidR="007A704C" w:rsidRPr="00D1247C">
        <w:rPr>
          <w:rFonts w:asciiTheme="majorBidi" w:hAnsiTheme="majorBidi" w:cstheme="majorBidi"/>
        </w:rPr>
        <w:t>.</w:t>
      </w:r>
    </w:p>
    <w:p w:rsidR="007A704C" w:rsidRPr="00D1247C" w:rsidRDefault="007A704C"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noProof/>
        </w:rPr>
        <w:drawing>
          <wp:inline distT="0" distB="0" distL="0" distR="0">
            <wp:extent cx="1941266" cy="1080000"/>
            <wp:effectExtent l="0" t="0" r="1905" b="6350"/>
            <wp:docPr id="68" name="Gambar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41266" cy="1080000"/>
                    </a:xfrm>
                    <a:prstGeom prst="rect">
                      <a:avLst/>
                    </a:prstGeom>
                    <a:noFill/>
                    <a:ln>
                      <a:noFill/>
                    </a:ln>
                  </pic:spPr>
                </pic:pic>
              </a:graphicData>
            </a:graphic>
          </wp:inline>
        </w:drawing>
      </w:r>
    </w:p>
    <w:p w:rsidR="007A704C" w:rsidRPr="00D1247C" w:rsidRDefault="007A704C" w:rsidP="003F7957">
      <w:pPr>
        <w:pStyle w:val="NormalWeb"/>
        <w:spacing w:before="0" w:beforeAutospacing="0" w:after="0" w:afterAutospacing="0"/>
        <w:jc w:val="center"/>
        <w:rPr>
          <w:rFonts w:asciiTheme="majorBidi" w:hAnsiTheme="majorBidi" w:cstheme="majorBidi"/>
          <w:b/>
        </w:rPr>
      </w:pPr>
      <w:r w:rsidRPr="00D1247C">
        <w:rPr>
          <w:rFonts w:asciiTheme="majorBidi" w:hAnsiTheme="majorBidi" w:cstheme="majorBidi"/>
        </w:rPr>
        <w:t xml:space="preserve">Gambar </w:t>
      </w:r>
      <w:r w:rsidR="001D2482" w:rsidRPr="00D1247C">
        <w:rPr>
          <w:rFonts w:asciiTheme="majorBidi" w:hAnsiTheme="majorBidi" w:cstheme="majorBidi"/>
        </w:rPr>
        <w:t>10</w:t>
      </w:r>
      <w:r w:rsidRPr="00D1247C">
        <w:rPr>
          <w:rFonts w:asciiTheme="majorBidi" w:hAnsiTheme="majorBidi" w:cstheme="majorBidi"/>
        </w:rPr>
        <w:t>. Proses Terbentuknya Bayangan Pada Mata</w:t>
      </w:r>
    </w:p>
    <w:p w:rsidR="007A704C" w:rsidRPr="00D1247C" w:rsidRDefault="007A704C" w:rsidP="003F7957">
      <w:pPr>
        <w:pStyle w:val="NormalWeb"/>
        <w:spacing w:before="0" w:beforeAutospacing="0" w:after="0" w:afterAutospacing="0"/>
        <w:jc w:val="center"/>
        <w:rPr>
          <w:rFonts w:asciiTheme="majorBidi" w:hAnsiTheme="majorBidi" w:cstheme="majorBidi"/>
        </w:rPr>
      </w:pPr>
    </w:p>
    <w:p w:rsidR="00225FE9" w:rsidRPr="00D1247C" w:rsidRDefault="00EB6B15"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Terakhir tapi bukan yang </w:t>
      </w:r>
      <w:r w:rsidR="00C4499E" w:rsidRPr="00D1247C">
        <w:rPr>
          <w:rFonts w:asciiTheme="majorBidi" w:hAnsiTheme="majorBidi" w:cstheme="majorBidi"/>
        </w:rPr>
        <w:t xml:space="preserve">bagian </w:t>
      </w:r>
      <w:r w:rsidRPr="00D1247C">
        <w:rPr>
          <w:rFonts w:asciiTheme="majorBidi" w:hAnsiTheme="majorBidi" w:cstheme="majorBidi"/>
        </w:rPr>
        <w:t xml:space="preserve">akhir, di </w:t>
      </w:r>
      <w:r w:rsidRPr="00D1247C">
        <w:rPr>
          <w:rFonts w:asciiTheme="majorBidi" w:hAnsiTheme="majorBidi" w:cstheme="majorBidi"/>
          <w:b/>
        </w:rPr>
        <w:t>menalar 3</w:t>
      </w:r>
      <w:r w:rsidRPr="00D1247C">
        <w:rPr>
          <w:rFonts w:asciiTheme="majorBidi" w:hAnsiTheme="majorBidi" w:cstheme="majorBidi"/>
        </w:rPr>
        <w:t xml:space="preserve"> guru bertanya </w:t>
      </w:r>
      <w:r w:rsidRPr="00D1247C">
        <w:rPr>
          <w:rFonts w:asciiTheme="majorBidi" w:hAnsiTheme="majorBidi" w:cstheme="majorBidi"/>
          <w:i/>
        </w:rPr>
        <w:t>“</w:t>
      </w:r>
      <w:r w:rsidR="00C725E9" w:rsidRPr="00D1247C">
        <w:rPr>
          <w:rFonts w:asciiTheme="majorBidi" w:hAnsiTheme="majorBidi" w:cstheme="majorBidi"/>
          <w:i/>
        </w:rPr>
        <w:t>Berdasarkan percobaan 3, bagian apa yang analog dengan lensa mata pada mata?”</w:t>
      </w:r>
      <w:r w:rsidR="00C725E9" w:rsidRPr="00D1247C">
        <w:rPr>
          <w:rFonts w:asciiTheme="majorBidi" w:hAnsiTheme="majorBidi" w:cstheme="majorBidi"/>
        </w:rPr>
        <w:t>.</w:t>
      </w:r>
      <w:r w:rsidR="00434DE6" w:rsidRPr="00D1247C">
        <w:rPr>
          <w:rFonts w:asciiTheme="majorBidi" w:hAnsiTheme="majorBidi" w:cstheme="majorBidi"/>
        </w:rPr>
        <w:t xml:space="preserve"> Sebanyak 10</w:t>
      </w:r>
      <w:r w:rsidR="00D7328B" w:rsidRPr="00D1247C">
        <w:rPr>
          <w:rFonts w:asciiTheme="majorBidi" w:hAnsiTheme="majorBidi" w:cstheme="majorBidi"/>
        </w:rPr>
        <w:t>0% siswa menjawab lensa cembung. Kemudian guru melanjutkan pertanyaan “</w:t>
      </w:r>
      <w:r w:rsidR="00D7328B" w:rsidRPr="00D1247C">
        <w:rPr>
          <w:rFonts w:asciiTheme="majorBidi" w:hAnsiTheme="majorBidi" w:cstheme="majorBidi"/>
          <w:i/>
        </w:rPr>
        <w:t>Berdasarkan percobaan 3 bagian percobaan apa yang analog dengan retina pada mata?”</w:t>
      </w:r>
      <w:r w:rsidR="00D7328B" w:rsidRPr="00D1247C">
        <w:rPr>
          <w:rFonts w:asciiTheme="majorBidi" w:hAnsiTheme="majorBidi" w:cstheme="majorBidi"/>
        </w:rPr>
        <w:t xml:space="preserve">. Sebanyak 100% siswa menjawab layar. </w:t>
      </w:r>
      <w:r w:rsidR="00D7328B" w:rsidRPr="00D1247C">
        <w:rPr>
          <w:rFonts w:asciiTheme="majorBidi" w:hAnsiTheme="majorBidi" w:cstheme="majorBidi"/>
        </w:rPr>
        <w:lastRenderedPageBreak/>
        <w:t>Terakhir guru bertanya “</w:t>
      </w:r>
      <w:r w:rsidR="00D7328B" w:rsidRPr="00D1247C">
        <w:rPr>
          <w:rFonts w:asciiTheme="majorBidi" w:hAnsiTheme="majorBidi" w:cstheme="majorBidi"/>
          <w:i/>
        </w:rPr>
        <w:t>Jadi bagaimana cahaya yang dipantulkan benda dapat membentuk bayangan di retina?”</w:t>
      </w:r>
      <w:r w:rsidR="00D7328B" w:rsidRPr="00D1247C">
        <w:rPr>
          <w:rFonts w:asciiTheme="majorBidi" w:hAnsiTheme="majorBidi" w:cstheme="majorBidi"/>
        </w:rPr>
        <w:t>. Mayoritas siswa kemudian menjawab bahwa syarat terbentuknya bayangan pada retina adalah harus ada lensa dan indeks bias lensa harus tidak sama dengan indeks bias udara.</w:t>
      </w:r>
    </w:p>
    <w:p w:rsidR="000A5263" w:rsidRPr="00D1247C" w:rsidRDefault="00AA28D6"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Berdasarkan </w:t>
      </w:r>
      <w:r w:rsidR="003969A8" w:rsidRPr="00D1247C">
        <w:rPr>
          <w:rFonts w:asciiTheme="majorBidi" w:hAnsiTheme="majorBidi" w:cstheme="majorBidi"/>
        </w:rPr>
        <w:t xml:space="preserve">perhitungan </w:t>
      </w:r>
      <w:r w:rsidRPr="00D1247C">
        <w:rPr>
          <w:rFonts w:asciiTheme="majorBidi" w:hAnsiTheme="majorBidi" w:cstheme="majorBidi"/>
        </w:rPr>
        <w:t>penilaian observer pada</w:t>
      </w:r>
      <w:r w:rsidR="00D7328B" w:rsidRPr="00D1247C">
        <w:rPr>
          <w:rFonts w:asciiTheme="majorBidi" w:hAnsiTheme="majorBidi" w:cstheme="majorBidi"/>
        </w:rPr>
        <w:t xml:space="preserve">serangkaian </w:t>
      </w:r>
      <w:r w:rsidR="000A5263" w:rsidRPr="00D1247C">
        <w:rPr>
          <w:rFonts w:asciiTheme="majorBidi" w:hAnsiTheme="majorBidi" w:cstheme="majorBidi"/>
        </w:rPr>
        <w:t>kegiata</w:t>
      </w:r>
      <w:r w:rsidR="00EB6B15" w:rsidRPr="00D1247C">
        <w:rPr>
          <w:rFonts w:asciiTheme="majorBidi" w:hAnsiTheme="majorBidi" w:cstheme="majorBidi"/>
        </w:rPr>
        <w:t>n</w:t>
      </w:r>
      <w:r w:rsidR="000A5263" w:rsidRPr="00D1247C">
        <w:rPr>
          <w:rFonts w:asciiTheme="majorBidi" w:hAnsiTheme="majorBidi" w:cstheme="majorBidi"/>
          <w:b/>
        </w:rPr>
        <w:t>3</w:t>
      </w:r>
      <w:r w:rsidR="000A5263" w:rsidRPr="00D1247C">
        <w:rPr>
          <w:rFonts w:asciiTheme="majorBidi" w:hAnsiTheme="majorBidi" w:cstheme="majorBidi"/>
        </w:rPr>
        <w:t xml:space="preserve"> secara keseluruhan, sebanyak 96% siswa mampu menjawab </w:t>
      </w:r>
      <w:r w:rsidR="00D7328B" w:rsidRPr="00D1247C">
        <w:rPr>
          <w:rFonts w:asciiTheme="majorBidi" w:hAnsiTheme="majorBidi" w:cstheme="majorBidi"/>
        </w:rPr>
        <w:t xml:space="preserve">pertanyaan rangsangan dari guru </w:t>
      </w:r>
      <w:r w:rsidR="000A5263" w:rsidRPr="00D1247C">
        <w:rPr>
          <w:rFonts w:asciiTheme="majorBidi" w:hAnsiTheme="majorBidi" w:cstheme="majorBidi"/>
        </w:rPr>
        <w:t>dengan benar.</w:t>
      </w:r>
    </w:p>
    <w:p w:rsidR="00F81A01" w:rsidRPr="00D1247C" w:rsidRDefault="00F81A01"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Di </w:t>
      </w:r>
      <w:r w:rsidRPr="00D1247C">
        <w:rPr>
          <w:rFonts w:asciiTheme="majorBidi" w:hAnsiTheme="majorBidi" w:cstheme="majorBidi"/>
          <w:b/>
        </w:rPr>
        <w:t>mengomunikasikan</w:t>
      </w:r>
      <w:r w:rsidRPr="00D1247C">
        <w:rPr>
          <w:rFonts w:asciiTheme="majorBidi" w:hAnsiTheme="majorBidi" w:cstheme="majorBidi"/>
        </w:rPr>
        <w:t xml:space="preserve">, pendapat siswa di awal pembelajaran dibahas. </w:t>
      </w:r>
      <w:r w:rsidR="00452259" w:rsidRPr="00D1247C">
        <w:rPr>
          <w:rFonts w:asciiTheme="majorBidi" w:hAnsiTheme="majorBidi" w:cstheme="majorBidi"/>
        </w:rPr>
        <w:t>D</w:t>
      </w:r>
      <w:r w:rsidR="00DC7811" w:rsidRPr="00D1247C">
        <w:rPr>
          <w:rFonts w:asciiTheme="majorBidi" w:hAnsiTheme="majorBidi" w:cstheme="majorBidi"/>
        </w:rPr>
        <w:t xml:space="preserve">ari 6 pendapat ditemukan </w:t>
      </w:r>
      <w:r w:rsidRPr="00D1247C">
        <w:rPr>
          <w:rFonts w:asciiTheme="majorBidi" w:hAnsiTheme="majorBidi" w:cstheme="majorBidi"/>
        </w:rPr>
        <w:t xml:space="preserve">ada </w:t>
      </w:r>
      <w:r w:rsidR="0047202C" w:rsidRPr="00D1247C">
        <w:rPr>
          <w:rFonts w:asciiTheme="majorBidi" w:hAnsiTheme="majorBidi" w:cstheme="majorBidi"/>
        </w:rPr>
        <w:t>2</w:t>
      </w:r>
      <w:r w:rsidR="00DC7811" w:rsidRPr="00D1247C">
        <w:rPr>
          <w:rFonts w:asciiTheme="majorBidi" w:hAnsiTheme="majorBidi" w:cstheme="majorBidi"/>
        </w:rPr>
        <w:t xml:space="preserve">jawaban yang tidak berkaitan dengan materi </w:t>
      </w:r>
      <w:r w:rsidR="00452259" w:rsidRPr="00D1247C">
        <w:rPr>
          <w:rFonts w:asciiTheme="majorBidi" w:hAnsiTheme="majorBidi" w:cstheme="majorBidi"/>
        </w:rPr>
        <w:t>Fisika</w:t>
      </w:r>
      <w:r w:rsidR="00DC7811" w:rsidRPr="00D1247C">
        <w:rPr>
          <w:rFonts w:asciiTheme="majorBidi" w:hAnsiTheme="majorBidi" w:cstheme="majorBidi"/>
        </w:rPr>
        <w:t xml:space="preserve"> dan </w:t>
      </w:r>
      <w:r w:rsidR="0047202C" w:rsidRPr="00D1247C">
        <w:rPr>
          <w:rFonts w:asciiTheme="majorBidi" w:hAnsiTheme="majorBidi" w:cstheme="majorBidi"/>
        </w:rPr>
        <w:t>4</w:t>
      </w:r>
      <w:r w:rsidR="00452259" w:rsidRPr="00D1247C">
        <w:rPr>
          <w:rFonts w:asciiTheme="majorBidi" w:hAnsiTheme="majorBidi" w:cstheme="majorBidi"/>
        </w:rPr>
        <w:t>berkaitan dengan fisika</w:t>
      </w:r>
      <w:r w:rsidR="00DC7811" w:rsidRPr="00D1247C">
        <w:rPr>
          <w:rFonts w:asciiTheme="majorBidi" w:hAnsiTheme="majorBidi" w:cstheme="majorBidi"/>
        </w:rPr>
        <w:t xml:space="preserve">. </w:t>
      </w:r>
      <w:r w:rsidR="0047202C" w:rsidRPr="00D1247C">
        <w:rPr>
          <w:rFonts w:asciiTheme="majorBidi" w:hAnsiTheme="majorBidi" w:cstheme="majorBidi"/>
        </w:rPr>
        <w:t>4</w:t>
      </w:r>
      <w:r w:rsidR="00DC7811" w:rsidRPr="00D1247C">
        <w:rPr>
          <w:rFonts w:asciiTheme="majorBidi" w:hAnsiTheme="majorBidi" w:cstheme="majorBidi"/>
        </w:rPr>
        <w:t xml:space="preserve"> pendapat itu adalah:</w:t>
      </w:r>
    </w:p>
    <w:p w:rsidR="008E3CDA" w:rsidRPr="00D1247C" w:rsidRDefault="008E3CDA" w:rsidP="003F7957">
      <w:pPr>
        <w:pStyle w:val="NormalWeb"/>
        <w:numPr>
          <w:ilvl w:val="0"/>
          <w:numId w:val="9"/>
        </w:numPr>
        <w:spacing w:before="0" w:beforeAutospacing="0" w:after="0" w:afterAutospacing="0"/>
        <w:ind w:left="284" w:hanging="218"/>
        <w:jc w:val="both"/>
        <w:rPr>
          <w:rFonts w:asciiTheme="majorBidi" w:hAnsiTheme="majorBidi" w:cstheme="majorBidi"/>
        </w:rPr>
      </w:pPr>
      <w:r w:rsidRPr="00D1247C">
        <w:rPr>
          <w:rFonts w:asciiTheme="majorBidi" w:hAnsiTheme="majorBidi" w:cstheme="majorBidi"/>
        </w:rPr>
        <w:t xml:space="preserve">Muncul bayangan </w:t>
      </w:r>
      <w:r w:rsidRPr="00D1247C">
        <w:rPr>
          <w:rFonts w:asciiTheme="majorBidi" w:hAnsiTheme="majorBidi" w:cstheme="majorBidi"/>
          <w:i/>
        </w:rPr>
        <w:t>invisible man</w:t>
      </w:r>
      <w:r w:rsidRPr="00D1247C">
        <w:rPr>
          <w:rFonts w:asciiTheme="majorBidi" w:hAnsiTheme="majorBidi" w:cstheme="majorBidi"/>
        </w:rPr>
        <w:t xml:space="preserve"> di cermin</w:t>
      </w:r>
    </w:p>
    <w:p w:rsidR="008E3CDA" w:rsidRPr="00D1247C" w:rsidRDefault="008C0ECB" w:rsidP="003F7957">
      <w:pPr>
        <w:pStyle w:val="NormalWeb"/>
        <w:numPr>
          <w:ilvl w:val="0"/>
          <w:numId w:val="9"/>
        </w:numPr>
        <w:spacing w:before="0" w:beforeAutospacing="0" w:after="0" w:afterAutospacing="0"/>
        <w:ind w:left="284" w:hanging="218"/>
        <w:jc w:val="both"/>
        <w:rPr>
          <w:rFonts w:asciiTheme="majorBidi" w:hAnsiTheme="majorBidi" w:cstheme="majorBidi"/>
        </w:rPr>
      </w:pPr>
      <w:r w:rsidRPr="00D1247C">
        <w:rPr>
          <w:rFonts w:asciiTheme="majorBidi" w:hAnsiTheme="majorBidi" w:cstheme="majorBidi"/>
          <w:i/>
        </w:rPr>
        <w:t>I</w:t>
      </w:r>
      <w:r w:rsidR="008E3CDA" w:rsidRPr="00D1247C">
        <w:rPr>
          <w:rFonts w:asciiTheme="majorBidi" w:hAnsiTheme="majorBidi" w:cstheme="majorBidi"/>
          <w:i/>
        </w:rPr>
        <w:t>nvisible man</w:t>
      </w:r>
      <w:r w:rsidR="008E3CDA" w:rsidRPr="00D1247C">
        <w:rPr>
          <w:rFonts w:asciiTheme="majorBidi" w:hAnsiTheme="majorBidi" w:cstheme="majorBidi"/>
        </w:rPr>
        <w:t xml:space="preserve"> itu bisa melakukan apa yang bisa dilakukan manusia</w:t>
      </w:r>
    </w:p>
    <w:p w:rsidR="00DC7811" w:rsidRPr="00D1247C" w:rsidRDefault="00DC7811" w:rsidP="003F7957">
      <w:pPr>
        <w:pStyle w:val="NormalWeb"/>
        <w:numPr>
          <w:ilvl w:val="0"/>
          <w:numId w:val="9"/>
        </w:numPr>
        <w:spacing w:before="0" w:beforeAutospacing="0" w:after="0" w:afterAutospacing="0"/>
        <w:ind w:left="284" w:hanging="218"/>
        <w:jc w:val="both"/>
        <w:rPr>
          <w:rFonts w:asciiTheme="majorBidi" w:hAnsiTheme="majorBidi" w:cstheme="majorBidi"/>
        </w:rPr>
      </w:pPr>
      <w:r w:rsidRPr="00D1247C">
        <w:rPr>
          <w:rFonts w:asciiTheme="majorBidi" w:hAnsiTheme="majorBidi" w:cstheme="majorBidi"/>
        </w:rPr>
        <w:t>Ada manusia tidak kelihatan.</w:t>
      </w:r>
    </w:p>
    <w:p w:rsidR="00DC7811" w:rsidRPr="00D1247C" w:rsidRDefault="00DC7811" w:rsidP="003F7957">
      <w:pPr>
        <w:pStyle w:val="NormalWeb"/>
        <w:numPr>
          <w:ilvl w:val="0"/>
          <w:numId w:val="9"/>
        </w:numPr>
        <w:spacing w:before="0" w:beforeAutospacing="0" w:after="0" w:afterAutospacing="0"/>
        <w:ind w:left="284" w:hanging="218"/>
        <w:jc w:val="both"/>
        <w:rPr>
          <w:rFonts w:asciiTheme="majorBidi" w:hAnsiTheme="majorBidi" w:cstheme="majorBidi"/>
        </w:rPr>
      </w:pPr>
      <w:r w:rsidRPr="00D1247C">
        <w:rPr>
          <w:rFonts w:asciiTheme="majorBidi" w:hAnsiTheme="majorBidi" w:cstheme="majorBidi"/>
        </w:rPr>
        <w:t xml:space="preserve">Saat mata </w:t>
      </w:r>
      <w:r w:rsidRPr="00D1247C">
        <w:rPr>
          <w:rFonts w:asciiTheme="majorBidi" w:hAnsiTheme="majorBidi" w:cstheme="majorBidi"/>
          <w:i/>
        </w:rPr>
        <w:t xml:space="preserve">invisible man </w:t>
      </w:r>
      <w:r w:rsidRPr="00D1247C">
        <w:rPr>
          <w:rFonts w:asciiTheme="majorBidi" w:hAnsiTheme="majorBidi" w:cstheme="majorBidi"/>
        </w:rPr>
        <w:t>disemprot oleh wanita dalam film, yang terkena semprotan hanya pinggiran mata atau topengnya saja, tapi tidak kena matanya.</w:t>
      </w:r>
    </w:p>
    <w:p w:rsidR="00DC7811" w:rsidRPr="00D1247C" w:rsidRDefault="00DC7811" w:rsidP="003F7957">
      <w:pPr>
        <w:pStyle w:val="NormalWeb"/>
        <w:spacing w:before="0" w:beforeAutospacing="0" w:after="0" w:afterAutospacing="0"/>
        <w:ind w:left="66" w:firstLine="360"/>
        <w:jc w:val="both"/>
        <w:rPr>
          <w:rFonts w:asciiTheme="majorBidi" w:hAnsiTheme="majorBidi" w:cstheme="majorBidi"/>
        </w:rPr>
      </w:pPr>
    </w:p>
    <w:p w:rsidR="00F81A01" w:rsidRPr="00D1247C" w:rsidRDefault="00DC7811"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Kemudian siswa diminta untuk menganalisis ulang film tersebut dan memberikan pendapat ulang kejadian tak nalar pada film tersebut. S</w:t>
      </w:r>
      <w:r w:rsidR="00F81A01" w:rsidRPr="00D1247C">
        <w:rPr>
          <w:rFonts w:asciiTheme="majorBidi" w:hAnsiTheme="majorBidi" w:cstheme="majorBidi"/>
        </w:rPr>
        <w:t xml:space="preserve">iswa dapat menambah 3 pernyataan benar yang sesuai dengan kunci jawaban guru. Pendapat-pendapat </w:t>
      </w:r>
      <w:r w:rsidRPr="00D1247C">
        <w:rPr>
          <w:rFonts w:asciiTheme="majorBidi" w:hAnsiTheme="majorBidi" w:cstheme="majorBidi"/>
        </w:rPr>
        <w:t xml:space="preserve">tambahan </w:t>
      </w:r>
      <w:r w:rsidR="00F81A01" w:rsidRPr="00D1247C">
        <w:rPr>
          <w:rFonts w:asciiTheme="majorBidi" w:hAnsiTheme="majorBidi" w:cstheme="majorBidi"/>
        </w:rPr>
        <w:t>itu antara lain:</w:t>
      </w:r>
    </w:p>
    <w:p w:rsidR="005547A2" w:rsidRPr="00D1247C" w:rsidRDefault="005547A2" w:rsidP="003F7957">
      <w:pPr>
        <w:pStyle w:val="NormalWeb"/>
        <w:numPr>
          <w:ilvl w:val="0"/>
          <w:numId w:val="8"/>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1D2482" w:rsidRPr="00D1247C">
        <w:rPr>
          <w:rFonts w:asciiTheme="majorBidi" w:hAnsiTheme="majorBidi" w:cstheme="majorBidi"/>
          <w:i/>
        </w:rPr>
        <w:t>Invisible</w:t>
      </w:r>
      <w:r w:rsidR="003410D7" w:rsidRPr="00D1247C">
        <w:rPr>
          <w:rFonts w:asciiTheme="majorBidi" w:hAnsiTheme="majorBidi" w:cstheme="majorBidi"/>
          <w:i/>
        </w:rPr>
        <w:t xml:space="preserve"> man</w:t>
      </w:r>
      <w:r w:rsidR="003410D7" w:rsidRPr="00D1247C">
        <w:rPr>
          <w:rFonts w:asciiTheme="majorBidi" w:hAnsiTheme="majorBidi" w:cstheme="majorBidi"/>
        </w:rPr>
        <w:t xml:space="preserve"> bisa dilihat melalui kamera</w:t>
      </w:r>
    </w:p>
    <w:p w:rsidR="005547A2" w:rsidRPr="00D1247C" w:rsidRDefault="005547A2"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003410D7" w:rsidRPr="00D1247C">
        <w:rPr>
          <w:rFonts w:asciiTheme="majorBidi" w:hAnsiTheme="majorBidi" w:cstheme="majorBidi"/>
        </w:rPr>
        <w:t>Tidak ada cahaya yang dipantulkan masuk ke kamera</w:t>
      </w:r>
    </w:p>
    <w:p w:rsidR="005547A2" w:rsidRPr="00D1247C" w:rsidRDefault="005547A2"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003410D7" w:rsidRPr="00D1247C">
        <w:rPr>
          <w:rFonts w:asciiTheme="majorBidi" w:hAnsiTheme="majorBidi" w:cstheme="majorBidi"/>
          <w:noProof/>
        </w:rPr>
        <w:t>Tidak kelihatan walaupun menggunakan kamera mode night vision</w:t>
      </w:r>
    </w:p>
    <w:p w:rsidR="003410D7" w:rsidRPr="00D1247C" w:rsidRDefault="003410D7" w:rsidP="003F7957">
      <w:pPr>
        <w:pStyle w:val="NormalWeb"/>
        <w:numPr>
          <w:ilvl w:val="0"/>
          <w:numId w:val="8"/>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Pr="00D1247C">
        <w:rPr>
          <w:rFonts w:asciiTheme="majorBidi" w:hAnsiTheme="majorBidi" w:cstheme="majorBidi"/>
        </w:rPr>
        <w:t xml:space="preserve"> Saat tertabrak mobil, darah </w:t>
      </w:r>
      <w:r w:rsidR="001D2482" w:rsidRPr="00D1247C">
        <w:rPr>
          <w:rFonts w:asciiTheme="majorBidi" w:hAnsiTheme="majorBidi" w:cstheme="majorBidi"/>
          <w:i/>
        </w:rPr>
        <w:t>invisible</w:t>
      </w:r>
      <w:r w:rsidRPr="00D1247C">
        <w:rPr>
          <w:rFonts w:asciiTheme="majorBidi" w:hAnsiTheme="majorBidi" w:cstheme="majorBidi"/>
          <w:i/>
        </w:rPr>
        <w:t xml:space="preserve"> man </w:t>
      </w:r>
      <w:r w:rsidRPr="00D1247C">
        <w:rPr>
          <w:rFonts w:asciiTheme="majorBidi" w:hAnsiTheme="majorBidi" w:cstheme="majorBidi"/>
        </w:rPr>
        <w:t>kelihatan</w:t>
      </w:r>
    </w:p>
    <w:p w:rsidR="003410D7" w:rsidRPr="00D1247C" w:rsidRDefault="003410D7"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lastRenderedPageBreak/>
        <w:t>Alasan:</w:t>
      </w:r>
      <w:r w:rsidRPr="00D1247C">
        <w:rPr>
          <w:rFonts w:asciiTheme="majorBidi" w:hAnsiTheme="majorBidi" w:cstheme="majorBidi"/>
        </w:rPr>
        <w:t xml:space="preserve"> Karena indeks bias darah sebelum dan sesudah ditabrak tetap sama</w:t>
      </w:r>
    </w:p>
    <w:p w:rsidR="003410D7" w:rsidRPr="00D1247C" w:rsidRDefault="003410D7"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Pr="00D1247C">
        <w:rPr>
          <w:rFonts w:asciiTheme="majorBidi" w:hAnsiTheme="majorBidi" w:cstheme="majorBidi"/>
          <w:noProof/>
        </w:rPr>
        <w:t>Walau ditabrak, darahnya tetap tidak kelihatan</w:t>
      </w:r>
    </w:p>
    <w:p w:rsidR="003410D7" w:rsidRPr="00D1247C" w:rsidRDefault="003410D7" w:rsidP="003F7957">
      <w:pPr>
        <w:pStyle w:val="NormalWeb"/>
        <w:numPr>
          <w:ilvl w:val="0"/>
          <w:numId w:val="8"/>
        </w:numPr>
        <w:spacing w:before="0" w:beforeAutospacing="0" w:after="0" w:afterAutospacing="0"/>
        <w:ind w:left="426"/>
        <w:jc w:val="both"/>
        <w:rPr>
          <w:rFonts w:asciiTheme="majorBidi" w:hAnsiTheme="majorBidi" w:cstheme="majorBidi"/>
        </w:rPr>
      </w:pPr>
      <w:r w:rsidRPr="00D1247C">
        <w:rPr>
          <w:rFonts w:asciiTheme="majorBidi" w:hAnsiTheme="majorBidi" w:cstheme="majorBidi"/>
          <w:b/>
        </w:rPr>
        <w:t>Pernyataan tidak nalar:</w:t>
      </w:r>
      <w:r w:rsidR="001D2482"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dapat melihat</w:t>
      </w:r>
    </w:p>
    <w:p w:rsidR="003410D7" w:rsidRPr="00D1247C" w:rsidRDefault="003410D7"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Alasan:</w:t>
      </w:r>
      <w:r w:rsidRPr="00D1247C">
        <w:rPr>
          <w:rFonts w:asciiTheme="majorBidi" w:hAnsiTheme="majorBidi" w:cstheme="majorBidi"/>
        </w:rPr>
        <w:t xml:space="preserve"> Indeks biasnya sama dengan udara</w:t>
      </w:r>
    </w:p>
    <w:p w:rsidR="003410D7" w:rsidRPr="00D1247C" w:rsidRDefault="003410D7" w:rsidP="003F7957">
      <w:pPr>
        <w:pStyle w:val="NormalWeb"/>
        <w:spacing w:before="0" w:beforeAutospacing="0" w:after="0" w:afterAutospacing="0"/>
        <w:ind w:left="426"/>
        <w:jc w:val="both"/>
        <w:rPr>
          <w:rFonts w:asciiTheme="majorBidi" w:hAnsiTheme="majorBidi" w:cstheme="majorBidi"/>
        </w:rPr>
      </w:pPr>
      <w:r w:rsidRPr="00D1247C">
        <w:rPr>
          <w:rFonts w:asciiTheme="majorBidi" w:hAnsiTheme="majorBidi" w:cstheme="majorBidi"/>
          <w:b/>
        </w:rPr>
        <w:t>Yang seharusnya terjadi:</w:t>
      </w:r>
      <w:r w:rsidRPr="00D1247C">
        <w:rPr>
          <w:rFonts w:asciiTheme="majorBidi" w:hAnsiTheme="majorBidi" w:cstheme="majorBidi"/>
          <w:noProof/>
        </w:rPr>
        <w:t>Tidak dapat melihat.</w:t>
      </w:r>
    </w:p>
    <w:p w:rsidR="00C9192B" w:rsidRPr="00D1247C" w:rsidRDefault="00C9192B" w:rsidP="003F7957">
      <w:pPr>
        <w:pStyle w:val="NormalWeb"/>
        <w:spacing w:before="0" w:beforeAutospacing="0" w:after="0" w:afterAutospacing="0"/>
        <w:ind w:firstLine="426"/>
        <w:jc w:val="both"/>
        <w:rPr>
          <w:rFonts w:asciiTheme="majorBidi" w:hAnsiTheme="majorBidi" w:cstheme="majorBidi"/>
        </w:rPr>
      </w:pPr>
    </w:p>
    <w:p w:rsidR="005F121D" w:rsidRPr="00D1247C" w:rsidRDefault="00D045A4" w:rsidP="003F7957">
      <w:pPr>
        <w:pStyle w:val="NormalWeb"/>
        <w:numPr>
          <w:ilvl w:val="0"/>
          <w:numId w:val="2"/>
        </w:numPr>
        <w:spacing w:before="0" w:beforeAutospacing="0" w:after="0" w:afterAutospacing="0"/>
        <w:ind w:left="426"/>
        <w:jc w:val="both"/>
        <w:rPr>
          <w:rFonts w:asciiTheme="majorBidi" w:hAnsiTheme="majorBidi" w:cstheme="majorBidi"/>
          <w:b/>
        </w:rPr>
      </w:pPr>
      <w:r w:rsidRPr="00D1247C">
        <w:rPr>
          <w:rFonts w:asciiTheme="majorBidi" w:hAnsiTheme="majorBidi" w:cstheme="majorBidi"/>
          <w:b/>
        </w:rPr>
        <w:t>Perkembangan Pengetahuan</w:t>
      </w:r>
      <w:r w:rsidR="00554605" w:rsidRPr="00D1247C">
        <w:rPr>
          <w:rFonts w:asciiTheme="majorBidi" w:hAnsiTheme="majorBidi" w:cstheme="majorBidi"/>
          <w:b/>
        </w:rPr>
        <w:t xml:space="preserve"> Siswa</w:t>
      </w:r>
    </w:p>
    <w:p w:rsidR="005D4BFD" w:rsidRPr="00D1247C" w:rsidRDefault="00AA4D2E"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Di a</w:t>
      </w:r>
      <w:r w:rsidR="00554605" w:rsidRPr="00D1247C">
        <w:rPr>
          <w:rFonts w:asciiTheme="majorBidi" w:hAnsiTheme="majorBidi" w:cstheme="majorBidi"/>
        </w:rPr>
        <w:t xml:space="preserve">wal </w:t>
      </w:r>
      <w:r w:rsidR="008A3D51" w:rsidRPr="00D1247C">
        <w:rPr>
          <w:rFonts w:asciiTheme="majorBidi" w:hAnsiTheme="majorBidi" w:cstheme="majorBidi"/>
        </w:rPr>
        <w:t xml:space="preserve">dan akhir </w:t>
      </w:r>
      <w:r w:rsidR="00554605" w:rsidRPr="00D1247C">
        <w:rPr>
          <w:rFonts w:asciiTheme="majorBidi" w:hAnsiTheme="majorBidi" w:cstheme="majorBidi"/>
        </w:rPr>
        <w:t xml:space="preserve">pembelajaran, </w:t>
      </w:r>
      <w:r w:rsidR="00BB16B5" w:rsidRPr="00D1247C">
        <w:rPr>
          <w:rFonts w:asciiTheme="majorBidi" w:hAnsiTheme="majorBidi" w:cstheme="majorBidi"/>
        </w:rPr>
        <w:t xml:space="preserve">siswa diminta </w:t>
      </w:r>
      <w:r w:rsidR="008A3D51" w:rsidRPr="00D1247C">
        <w:rPr>
          <w:rFonts w:asciiTheme="majorBidi" w:hAnsiTheme="majorBidi" w:cstheme="majorBidi"/>
        </w:rPr>
        <w:t>menuliskan kesalahan konsep fisika yang terdapat dalam film.</w:t>
      </w:r>
      <w:r w:rsidR="005D4BFD" w:rsidRPr="00D1247C">
        <w:rPr>
          <w:rFonts w:asciiTheme="majorBidi" w:hAnsiTheme="majorBidi" w:cstheme="majorBidi"/>
        </w:rPr>
        <w:t xml:space="preserve"> Perkembangan jawaban siswa ditampilkan pada tabel 1.</w:t>
      </w:r>
    </w:p>
    <w:p w:rsidR="005D4BFD" w:rsidRPr="00D1247C" w:rsidRDefault="005D4BFD" w:rsidP="003F7957">
      <w:pPr>
        <w:pStyle w:val="NormalWeb"/>
        <w:spacing w:before="0" w:beforeAutospacing="0" w:after="0" w:afterAutospacing="0"/>
        <w:jc w:val="both"/>
        <w:rPr>
          <w:rFonts w:asciiTheme="majorBidi" w:hAnsiTheme="majorBidi" w:cstheme="majorBidi"/>
        </w:rPr>
      </w:pPr>
    </w:p>
    <w:p w:rsidR="00D57312" w:rsidRPr="00D1247C" w:rsidRDefault="00D57312" w:rsidP="003F7957">
      <w:pPr>
        <w:pStyle w:val="NormalWeb"/>
        <w:spacing w:before="0" w:beforeAutospacing="0" w:after="0" w:afterAutospacing="0"/>
        <w:jc w:val="center"/>
        <w:rPr>
          <w:rFonts w:asciiTheme="majorBidi" w:hAnsiTheme="majorBidi" w:cstheme="majorBidi"/>
        </w:rPr>
      </w:pPr>
      <w:r w:rsidRPr="00D1247C">
        <w:rPr>
          <w:rFonts w:asciiTheme="majorBidi" w:hAnsiTheme="majorBidi" w:cstheme="majorBidi"/>
        </w:rPr>
        <w:t>Tabel 1. Tabel Perkembangan Pengetahuan Siswa</w:t>
      </w:r>
    </w:p>
    <w:tbl>
      <w:tblPr>
        <w:tblW w:w="3686" w:type="dxa"/>
        <w:tblBorders>
          <w:top w:val="single" w:sz="4" w:space="0" w:color="auto"/>
          <w:bottom w:val="single" w:sz="4" w:space="0" w:color="auto"/>
        </w:tblBorders>
        <w:tblLayout w:type="fixed"/>
        <w:tblLook w:val="04A0"/>
      </w:tblPr>
      <w:tblGrid>
        <w:gridCol w:w="426"/>
        <w:gridCol w:w="992"/>
        <w:gridCol w:w="1134"/>
        <w:gridCol w:w="1134"/>
      </w:tblGrid>
      <w:tr w:rsidR="0040269B" w:rsidRPr="00D1247C" w:rsidTr="005D4BFD">
        <w:tc>
          <w:tcPr>
            <w:tcW w:w="426" w:type="dxa"/>
            <w:tcBorders>
              <w:top w:val="single" w:sz="4" w:space="0" w:color="auto"/>
              <w:left w:val="nil"/>
              <w:bottom w:val="single" w:sz="4" w:space="0" w:color="auto"/>
              <w:right w:val="nil"/>
            </w:tcBorders>
            <w:hideMark/>
          </w:tcPr>
          <w:p w:rsidR="005D4BFD" w:rsidRPr="00D1247C" w:rsidRDefault="005D4BFD" w:rsidP="003F7957">
            <w:pPr>
              <w:jc w:val="center"/>
              <w:rPr>
                <w:rFonts w:asciiTheme="majorBidi" w:hAnsiTheme="majorBidi" w:cstheme="majorBidi"/>
                <w:lang w:val="id-ID"/>
              </w:rPr>
            </w:pPr>
          </w:p>
        </w:tc>
        <w:tc>
          <w:tcPr>
            <w:tcW w:w="992" w:type="dxa"/>
            <w:tcBorders>
              <w:top w:val="single" w:sz="4" w:space="0" w:color="auto"/>
              <w:left w:val="nil"/>
              <w:bottom w:val="single" w:sz="4" w:space="0" w:color="auto"/>
              <w:right w:val="nil"/>
            </w:tcBorders>
            <w:hideMark/>
          </w:tcPr>
          <w:p w:rsidR="005D4BFD" w:rsidRPr="00D1247C" w:rsidRDefault="005D4BFD" w:rsidP="003F7957">
            <w:pPr>
              <w:jc w:val="center"/>
              <w:rPr>
                <w:rFonts w:asciiTheme="majorBidi" w:hAnsiTheme="majorBidi" w:cstheme="majorBidi"/>
                <w:lang w:val="id-ID"/>
              </w:rPr>
            </w:pPr>
            <w:r w:rsidRPr="00D1247C">
              <w:rPr>
                <w:rFonts w:asciiTheme="majorBidi" w:hAnsiTheme="majorBidi" w:cstheme="majorBidi"/>
                <w:lang w:val="id-ID"/>
              </w:rPr>
              <w:t>Jumlah Pendapat</w:t>
            </w:r>
          </w:p>
        </w:tc>
        <w:tc>
          <w:tcPr>
            <w:tcW w:w="1134" w:type="dxa"/>
            <w:tcBorders>
              <w:top w:val="single" w:sz="4" w:space="0" w:color="auto"/>
              <w:left w:val="nil"/>
              <w:bottom w:val="single" w:sz="4" w:space="0" w:color="auto"/>
              <w:right w:val="nil"/>
            </w:tcBorders>
            <w:hideMark/>
          </w:tcPr>
          <w:p w:rsidR="005D4BFD" w:rsidRPr="00D1247C" w:rsidRDefault="005D4BFD" w:rsidP="003F7957">
            <w:pPr>
              <w:jc w:val="center"/>
              <w:rPr>
                <w:rFonts w:asciiTheme="majorBidi" w:hAnsiTheme="majorBidi" w:cstheme="majorBidi"/>
                <w:lang w:val="id-ID"/>
              </w:rPr>
            </w:pPr>
            <w:r w:rsidRPr="00D1247C">
              <w:rPr>
                <w:rFonts w:asciiTheme="majorBidi" w:hAnsiTheme="majorBidi" w:cstheme="majorBidi"/>
                <w:lang w:val="id-ID"/>
              </w:rPr>
              <w:t xml:space="preserve">Jumlah Pendapat </w:t>
            </w:r>
            <w:r w:rsidR="004A0254" w:rsidRPr="00D1247C">
              <w:rPr>
                <w:rFonts w:asciiTheme="majorBidi" w:hAnsiTheme="majorBidi" w:cstheme="majorBidi"/>
                <w:lang w:val="id-ID"/>
              </w:rPr>
              <w:t>Berhubungan Dengan Fisika</w:t>
            </w:r>
          </w:p>
        </w:tc>
        <w:tc>
          <w:tcPr>
            <w:tcW w:w="1134" w:type="dxa"/>
            <w:tcBorders>
              <w:top w:val="single" w:sz="4" w:space="0" w:color="auto"/>
              <w:left w:val="nil"/>
              <w:bottom w:val="single" w:sz="4" w:space="0" w:color="auto"/>
              <w:right w:val="nil"/>
            </w:tcBorders>
          </w:tcPr>
          <w:p w:rsidR="005D4BFD" w:rsidRPr="00D1247C" w:rsidRDefault="005D4BFD" w:rsidP="003F7957">
            <w:pPr>
              <w:jc w:val="center"/>
              <w:rPr>
                <w:rFonts w:asciiTheme="majorBidi" w:hAnsiTheme="majorBidi" w:cstheme="majorBidi"/>
                <w:lang w:val="id-ID"/>
              </w:rPr>
            </w:pPr>
            <w:r w:rsidRPr="00D1247C">
              <w:rPr>
                <w:rFonts w:asciiTheme="majorBidi" w:hAnsiTheme="majorBidi" w:cstheme="majorBidi"/>
                <w:lang w:val="id-ID"/>
              </w:rPr>
              <w:t xml:space="preserve">Jumlah Pendapat </w:t>
            </w:r>
            <w:r w:rsidR="004A0254" w:rsidRPr="00D1247C">
              <w:rPr>
                <w:rFonts w:asciiTheme="majorBidi" w:hAnsiTheme="majorBidi" w:cstheme="majorBidi"/>
                <w:lang w:val="id-ID"/>
              </w:rPr>
              <w:t>Tidak Berhubungan Dengan Fisika</w:t>
            </w:r>
          </w:p>
        </w:tc>
      </w:tr>
      <w:tr w:rsidR="0040269B" w:rsidRPr="00D1247C" w:rsidTr="00917A53">
        <w:trPr>
          <w:trHeight w:val="141"/>
        </w:trPr>
        <w:tc>
          <w:tcPr>
            <w:tcW w:w="426" w:type="dxa"/>
            <w:tcBorders>
              <w:top w:val="single" w:sz="4" w:space="0" w:color="auto"/>
              <w:left w:val="nil"/>
              <w:bottom w:val="nil"/>
              <w:right w:val="nil"/>
            </w:tcBorders>
            <w:vAlign w:val="center"/>
            <w:hideMark/>
          </w:tcPr>
          <w:p w:rsidR="005D4BFD" w:rsidRPr="00D1247C" w:rsidRDefault="00A47DD6" w:rsidP="003F7957">
            <w:pPr>
              <w:jc w:val="center"/>
              <w:rPr>
                <w:rFonts w:asciiTheme="majorBidi" w:hAnsiTheme="majorBidi" w:cstheme="majorBidi"/>
                <w:lang w:val="id-ID" w:eastAsia="ja-JP"/>
              </w:rPr>
            </w:pPr>
            <w:r w:rsidRPr="00D1247C">
              <w:rPr>
                <w:rFonts w:asciiTheme="majorBidi" w:hAnsiTheme="majorBidi" w:cstheme="majorBidi"/>
                <w:lang w:val="id-ID" w:eastAsia="ja-JP"/>
              </w:rPr>
              <w:t>A</w:t>
            </w:r>
          </w:p>
        </w:tc>
        <w:tc>
          <w:tcPr>
            <w:tcW w:w="992" w:type="dxa"/>
            <w:tcBorders>
              <w:top w:val="single" w:sz="4" w:space="0" w:color="auto"/>
              <w:left w:val="nil"/>
              <w:bottom w:val="nil"/>
              <w:right w:val="nil"/>
            </w:tcBorders>
            <w:vAlign w:val="center"/>
          </w:tcPr>
          <w:p w:rsidR="005D4BFD" w:rsidRPr="00D1247C" w:rsidRDefault="005D4BFD" w:rsidP="003F7957">
            <w:pPr>
              <w:pStyle w:val="ListParagraph"/>
              <w:tabs>
                <w:tab w:val="left" w:pos="6204"/>
              </w:tabs>
              <w:ind w:left="0"/>
              <w:jc w:val="center"/>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6</w:t>
            </w:r>
          </w:p>
        </w:tc>
        <w:tc>
          <w:tcPr>
            <w:tcW w:w="1134" w:type="dxa"/>
            <w:tcBorders>
              <w:top w:val="single" w:sz="4" w:space="0" w:color="auto"/>
              <w:left w:val="nil"/>
              <w:bottom w:val="nil"/>
              <w:right w:val="nil"/>
            </w:tcBorders>
            <w:vAlign w:val="center"/>
          </w:tcPr>
          <w:p w:rsidR="005D4BFD" w:rsidRPr="00D1247C" w:rsidRDefault="005D4BFD" w:rsidP="003F7957">
            <w:pPr>
              <w:pStyle w:val="ListParagraph"/>
              <w:tabs>
                <w:tab w:val="left" w:pos="6204"/>
              </w:tabs>
              <w:ind w:left="0"/>
              <w:jc w:val="center"/>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2</w:t>
            </w:r>
          </w:p>
        </w:tc>
        <w:tc>
          <w:tcPr>
            <w:tcW w:w="1134" w:type="dxa"/>
            <w:tcBorders>
              <w:top w:val="single" w:sz="4" w:space="0" w:color="auto"/>
              <w:left w:val="nil"/>
              <w:bottom w:val="nil"/>
              <w:right w:val="nil"/>
            </w:tcBorders>
            <w:vAlign w:val="center"/>
          </w:tcPr>
          <w:p w:rsidR="005D4BFD" w:rsidRPr="00D1247C" w:rsidRDefault="005D4BFD" w:rsidP="003F7957">
            <w:pPr>
              <w:pStyle w:val="ListParagraph"/>
              <w:tabs>
                <w:tab w:val="left" w:pos="6204"/>
              </w:tabs>
              <w:ind w:left="0"/>
              <w:jc w:val="center"/>
              <w:rPr>
                <w:rFonts w:asciiTheme="majorBidi" w:hAnsiTheme="majorBidi" w:cstheme="majorBidi"/>
                <w:noProof/>
                <w:sz w:val="24"/>
                <w:szCs w:val="24"/>
                <w:lang w:val="id-ID"/>
              </w:rPr>
            </w:pPr>
            <w:r w:rsidRPr="00D1247C">
              <w:rPr>
                <w:rFonts w:asciiTheme="majorBidi" w:hAnsiTheme="majorBidi" w:cstheme="majorBidi"/>
                <w:noProof/>
                <w:sz w:val="24"/>
                <w:szCs w:val="24"/>
                <w:lang w:val="id-ID"/>
              </w:rPr>
              <w:t>4</w:t>
            </w:r>
          </w:p>
        </w:tc>
      </w:tr>
      <w:tr w:rsidR="0040269B" w:rsidRPr="00D1247C" w:rsidTr="00954AB1">
        <w:trPr>
          <w:trHeight w:val="277"/>
        </w:trPr>
        <w:tc>
          <w:tcPr>
            <w:tcW w:w="426" w:type="dxa"/>
            <w:tcBorders>
              <w:top w:val="nil"/>
              <w:left w:val="nil"/>
              <w:bottom w:val="single" w:sz="4" w:space="0" w:color="auto"/>
              <w:right w:val="nil"/>
            </w:tcBorders>
            <w:vAlign w:val="center"/>
            <w:hideMark/>
          </w:tcPr>
          <w:p w:rsidR="005D4BFD" w:rsidRPr="00D1247C" w:rsidRDefault="00A47DD6" w:rsidP="003F7957">
            <w:pPr>
              <w:jc w:val="center"/>
              <w:rPr>
                <w:rFonts w:asciiTheme="majorBidi" w:hAnsiTheme="majorBidi" w:cstheme="majorBidi"/>
                <w:lang w:val="id-ID" w:eastAsia="ja-JP"/>
              </w:rPr>
            </w:pPr>
            <w:r w:rsidRPr="00D1247C">
              <w:rPr>
                <w:rFonts w:asciiTheme="majorBidi" w:hAnsiTheme="majorBidi" w:cstheme="majorBidi"/>
                <w:lang w:val="id-ID" w:eastAsia="ja-JP"/>
              </w:rPr>
              <w:t>B</w:t>
            </w:r>
          </w:p>
        </w:tc>
        <w:tc>
          <w:tcPr>
            <w:tcW w:w="992" w:type="dxa"/>
            <w:tcBorders>
              <w:top w:val="nil"/>
              <w:left w:val="nil"/>
              <w:bottom w:val="single" w:sz="4" w:space="0" w:color="auto"/>
              <w:right w:val="nil"/>
            </w:tcBorders>
            <w:vAlign w:val="center"/>
          </w:tcPr>
          <w:p w:rsidR="005D4BFD" w:rsidRPr="00D1247C" w:rsidRDefault="00917A53" w:rsidP="003F7957">
            <w:pPr>
              <w:pStyle w:val="ListParagraph"/>
              <w:tabs>
                <w:tab w:val="left" w:pos="6204"/>
              </w:tabs>
              <w:ind w:left="0"/>
              <w:jc w:val="center"/>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5</w:t>
            </w:r>
          </w:p>
        </w:tc>
        <w:tc>
          <w:tcPr>
            <w:tcW w:w="1134" w:type="dxa"/>
            <w:tcBorders>
              <w:top w:val="nil"/>
              <w:left w:val="nil"/>
              <w:bottom w:val="single" w:sz="4" w:space="0" w:color="auto"/>
              <w:right w:val="nil"/>
            </w:tcBorders>
            <w:vAlign w:val="center"/>
          </w:tcPr>
          <w:p w:rsidR="005D4BFD" w:rsidRPr="00D1247C" w:rsidRDefault="00917A53" w:rsidP="003F7957">
            <w:pPr>
              <w:pStyle w:val="ListParagraph"/>
              <w:tabs>
                <w:tab w:val="left" w:pos="6204"/>
              </w:tabs>
              <w:ind w:left="0"/>
              <w:jc w:val="center"/>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5</w:t>
            </w:r>
          </w:p>
        </w:tc>
        <w:tc>
          <w:tcPr>
            <w:tcW w:w="1134" w:type="dxa"/>
            <w:tcBorders>
              <w:top w:val="nil"/>
              <w:left w:val="nil"/>
              <w:bottom w:val="single" w:sz="4" w:space="0" w:color="auto"/>
              <w:right w:val="nil"/>
            </w:tcBorders>
            <w:vAlign w:val="center"/>
          </w:tcPr>
          <w:p w:rsidR="005D4BFD" w:rsidRPr="00D1247C" w:rsidRDefault="005D4BFD" w:rsidP="003F7957">
            <w:pPr>
              <w:pStyle w:val="ListParagraph"/>
              <w:tabs>
                <w:tab w:val="left" w:pos="6204"/>
              </w:tabs>
              <w:ind w:left="0"/>
              <w:jc w:val="center"/>
              <w:rPr>
                <w:rFonts w:asciiTheme="majorBidi" w:hAnsiTheme="majorBidi" w:cstheme="majorBidi"/>
                <w:noProof/>
                <w:sz w:val="24"/>
                <w:szCs w:val="24"/>
                <w:lang w:val="id-ID"/>
              </w:rPr>
            </w:pPr>
            <w:r w:rsidRPr="00D1247C">
              <w:rPr>
                <w:rFonts w:asciiTheme="majorBidi" w:hAnsiTheme="majorBidi" w:cstheme="majorBidi"/>
                <w:noProof/>
                <w:sz w:val="24"/>
                <w:szCs w:val="24"/>
                <w:lang w:val="id-ID"/>
              </w:rPr>
              <w:t>0</w:t>
            </w:r>
          </w:p>
        </w:tc>
      </w:tr>
    </w:tbl>
    <w:p w:rsidR="005D4BFD" w:rsidRPr="00D1247C" w:rsidRDefault="00D57312" w:rsidP="003F7957">
      <w:pPr>
        <w:pStyle w:val="NormalWeb"/>
        <w:spacing w:before="0" w:beforeAutospacing="0" w:after="0" w:afterAutospacing="0"/>
        <w:jc w:val="both"/>
        <w:rPr>
          <w:rFonts w:asciiTheme="majorBidi" w:hAnsiTheme="majorBidi" w:cstheme="majorBidi"/>
          <w:b/>
        </w:rPr>
      </w:pPr>
      <w:r w:rsidRPr="00D1247C">
        <w:rPr>
          <w:rFonts w:asciiTheme="majorBidi" w:hAnsiTheme="majorBidi" w:cstheme="majorBidi"/>
          <w:b/>
        </w:rPr>
        <w:t xml:space="preserve">(a) </w:t>
      </w:r>
      <w:r w:rsidRPr="00D1247C">
        <w:rPr>
          <w:rFonts w:asciiTheme="majorBidi" w:hAnsiTheme="majorBidi" w:cstheme="majorBidi"/>
        </w:rPr>
        <w:t xml:space="preserve">adalah jawaban siswa yang disampaikan sebelum KBM; </w:t>
      </w:r>
      <w:r w:rsidRPr="00D1247C">
        <w:rPr>
          <w:rFonts w:asciiTheme="majorBidi" w:hAnsiTheme="majorBidi" w:cstheme="majorBidi"/>
          <w:b/>
        </w:rPr>
        <w:t xml:space="preserve">(b) </w:t>
      </w:r>
      <w:r w:rsidRPr="00D1247C">
        <w:rPr>
          <w:rFonts w:asciiTheme="majorBidi" w:hAnsiTheme="majorBidi" w:cstheme="majorBidi"/>
        </w:rPr>
        <w:t>adalah jawaban siswa yang disampaikan sebelum KBM.</w:t>
      </w:r>
    </w:p>
    <w:p w:rsidR="005D4BFD" w:rsidRPr="00D1247C" w:rsidRDefault="005D4BFD" w:rsidP="003F7957">
      <w:pPr>
        <w:pStyle w:val="NormalWeb"/>
        <w:spacing w:before="0" w:beforeAutospacing="0" w:after="0" w:afterAutospacing="0"/>
        <w:ind w:left="66" w:firstLine="360"/>
        <w:jc w:val="both"/>
        <w:rPr>
          <w:rFonts w:asciiTheme="majorBidi" w:hAnsiTheme="majorBidi" w:cstheme="majorBidi"/>
        </w:rPr>
      </w:pPr>
    </w:p>
    <w:p w:rsidR="00E369A4" w:rsidRPr="00D1247C" w:rsidRDefault="00E369A4"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Data tersebut diperoleh bahwa sebelum diajarakn menganalisis dan mengevaluasi  suatu peristiwa, ada 6 pendapat yang dianggap tidak nalar oleh siswa. Dari 6 pendapat tersebut, hanya 2 pendapat yang memang benar, sedangkan 4 pendapat lainnya salah.</w:t>
      </w:r>
    </w:p>
    <w:p w:rsidR="00073EC6" w:rsidRPr="00D1247C" w:rsidRDefault="00073EC6"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Berikut adalah pembahasan </w:t>
      </w:r>
      <w:r w:rsidR="00E369A4" w:rsidRPr="00D1247C">
        <w:rPr>
          <w:rFonts w:asciiTheme="majorBidi" w:hAnsiTheme="majorBidi" w:cstheme="majorBidi"/>
        </w:rPr>
        <w:t xml:space="preserve">perubahan pendapat dari yang salah ke yang benar setelah mereka diajarkan menganalisa dan mengevaluasi </w:t>
      </w:r>
      <w:r w:rsidR="00E452C4" w:rsidRPr="00D1247C">
        <w:rPr>
          <w:rFonts w:asciiTheme="majorBidi" w:hAnsiTheme="majorBidi" w:cstheme="majorBidi"/>
        </w:rPr>
        <w:t>melalui percobaan</w:t>
      </w:r>
      <w:r w:rsidR="00E369A4" w:rsidRPr="00D1247C">
        <w:rPr>
          <w:rFonts w:asciiTheme="majorBidi" w:hAnsiTheme="majorBidi" w:cstheme="majorBidi"/>
        </w:rPr>
        <w:t>.</w:t>
      </w:r>
    </w:p>
    <w:p w:rsidR="00DE1E3D" w:rsidRPr="00D1247C" w:rsidRDefault="00E452C4"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Pendapat 1:</w:t>
      </w:r>
      <w:r w:rsidR="00DE1E3D" w:rsidRPr="00D1247C">
        <w:rPr>
          <w:rFonts w:asciiTheme="majorBidi" w:hAnsiTheme="majorBidi" w:cstheme="majorBidi"/>
          <w:i/>
        </w:rPr>
        <w:t>“Saat makhluk astral (</w:t>
      </w:r>
      <w:r w:rsidR="001D2482" w:rsidRPr="00D1247C">
        <w:rPr>
          <w:rFonts w:asciiTheme="majorBidi" w:hAnsiTheme="majorBidi" w:cstheme="majorBidi"/>
          <w:i/>
        </w:rPr>
        <w:t>invisible</w:t>
      </w:r>
      <w:r w:rsidR="00DE1E3D" w:rsidRPr="00D1247C">
        <w:rPr>
          <w:rFonts w:asciiTheme="majorBidi" w:hAnsiTheme="majorBidi" w:cstheme="majorBidi"/>
          <w:i/>
        </w:rPr>
        <w:t xml:space="preserve"> man) jahat dipukul oleh makhluk astral baik, seharusnya </w:t>
      </w:r>
      <w:r w:rsidR="004F4C2B" w:rsidRPr="00D1247C">
        <w:rPr>
          <w:rFonts w:asciiTheme="majorBidi" w:hAnsiTheme="majorBidi" w:cstheme="majorBidi"/>
          <w:i/>
        </w:rPr>
        <w:lastRenderedPageBreak/>
        <w:t>ber</w:t>
      </w:r>
      <w:r w:rsidR="00DE1E3D" w:rsidRPr="00D1247C">
        <w:rPr>
          <w:rFonts w:asciiTheme="majorBidi" w:hAnsiTheme="majorBidi" w:cstheme="majorBidi"/>
          <w:i/>
        </w:rPr>
        <w:t>darah”</w:t>
      </w:r>
      <w:r w:rsidR="00EB6B15" w:rsidRPr="00D1247C">
        <w:rPr>
          <w:rFonts w:asciiTheme="majorBidi" w:hAnsiTheme="majorBidi" w:cstheme="majorBidi"/>
        </w:rPr>
        <w:t>, (di film tidak keluar darah),</w:t>
      </w:r>
      <w:r w:rsidR="00385B39" w:rsidRPr="00D1247C">
        <w:rPr>
          <w:rFonts w:asciiTheme="majorBidi" w:hAnsiTheme="majorBidi" w:cstheme="majorBidi"/>
        </w:rPr>
        <w:t>d</w:t>
      </w:r>
      <w:r w:rsidRPr="00D1247C">
        <w:rPr>
          <w:rFonts w:asciiTheme="majorBidi" w:hAnsiTheme="majorBidi" w:cstheme="majorBidi"/>
        </w:rPr>
        <w:t>engan alasan</w:t>
      </w:r>
      <w:r w:rsidRPr="00D1247C">
        <w:rPr>
          <w:rFonts w:asciiTheme="majorBidi" w:hAnsiTheme="majorBidi" w:cstheme="majorBidi"/>
          <w:i/>
        </w:rPr>
        <w:t>“Karena kalau dipukul dengan momentum tinggi, seharusnya berdarah”</w:t>
      </w:r>
      <w:r w:rsidR="00385B39" w:rsidRPr="00D1247C">
        <w:rPr>
          <w:rFonts w:asciiTheme="majorBidi" w:hAnsiTheme="majorBidi" w:cstheme="majorBidi"/>
        </w:rPr>
        <w:t>.</w:t>
      </w:r>
      <w:r w:rsidRPr="00D1247C">
        <w:rPr>
          <w:rFonts w:asciiTheme="majorBidi" w:hAnsiTheme="majorBidi" w:cstheme="majorBidi"/>
        </w:rPr>
        <w:t>Pendapat ini keluar dari masalah teori optik yang menyangkut tentang indeks bias</w:t>
      </w:r>
      <w:r w:rsidR="00104B67" w:rsidRPr="00D1247C">
        <w:rPr>
          <w:rFonts w:asciiTheme="majorBidi" w:hAnsiTheme="majorBidi" w:cstheme="majorBidi"/>
        </w:rPr>
        <w:t>.</w:t>
      </w:r>
      <w:r w:rsidRPr="00D1247C">
        <w:rPr>
          <w:rFonts w:asciiTheme="majorBidi" w:hAnsiTheme="majorBidi" w:cstheme="majorBidi"/>
        </w:rPr>
        <w:t xml:space="preserve">Masalah keluar tidaknya darah itu tergantung sobek tidaknya kulit. Masalah kedua kalimat </w:t>
      </w:r>
      <w:r w:rsidR="004A264C" w:rsidRPr="00D1247C">
        <w:rPr>
          <w:rFonts w:asciiTheme="majorBidi" w:hAnsiTheme="majorBidi" w:cstheme="majorBidi"/>
          <w:i/>
        </w:rPr>
        <w:t>“</w:t>
      </w:r>
      <w:r w:rsidRPr="00D1247C">
        <w:rPr>
          <w:rFonts w:asciiTheme="majorBidi" w:hAnsiTheme="majorBidi" w:cstheme="majorBidi"/>
          <w:i/>
        </w:rPr>
        <w:t>dipukul dengan momentum tinggi</w:t>
      </w:r>
      <w:r w:rsidR="00EA4A7D" w:rsidRPr="00D1247C">
        <w:rPr>
          <w:rFonts w:asciiTheme="majorBidi" w:hAnsiTheme="majorBidi" w:cstheme="majorBidi"/>
          <w:i/>
        </w:rPr>
        <w:t>”</w:t>
      </w:r>
      <w:r w:rsidRPr="00D1247C">
        <w:rPr>
          <w:rFonts w:asciiTheme="majorBidi" w:hAnsiTheme="majorBidi" w:cstheme="majorBidi"/>
        </w:rPr>
        <w:t>. Ini</w:t>
      </w:r>
      <w:r w:rsidR="00DE1E3D" w:rsidRPr="00D1247C">
        <w:rPr>
          <w:rFonts w:asciiTheme="majorBidi" w:hAnsiTheme="majorBidi" w:cstheme="majorBidi"/>
        </w:rPr>
        <w:t xml:space="preserve"> menunjukkan bahwa siswa tidak me</w:t>
      </w:r>
      <w:r w:rsidR="00F9775F" w:rsidRPr="00D1247C">
        <w:rPr>
          <w:rFonts w:asciiTheme="majorBidi" w:hAnsiTheme="majorBidi" w:cstheme="majorBidi"/>
        </w:rPr>
        <w:t>mahami</w:t>
      </w:r>
      <w:r w:rsidR="00DE1E3D" w:rsidRPr="00D1247C">
        <w:rPr>
          <w:rFonts w:asciiTheme="majorBidi" w:hAnsiTheme="majorBidi" w:cstheme="majorBidi"/>
        </w:rPr>
        <w:t xml:space="preserve"> apa itu momentum</w:t>
      </w:r>
      <w:r w:rsidRPr="00D1247C">
        <w:rPr>
          <w:rFonts w:asciiTheme="majorBidi" w:hAnsiTheme="majorBidi" w:cstheme="majorBidi"/>
        </w:rPr>
        <w:t>. Mereka piki</w:t>
      </w:r>
      <w:r w:rsidR="0029246B" w:rsidRPr="00D1247C">
        <w:rPr>
          <w:rFonts w:asciiTheme="majorBidi" w:hAnsiTheme="majorBidi" w:cstheme="majorBidi"/>
        </w:rPr>
        <w:t xml:space="preserve">r </w:t>
      </w:r>
      <w:r w:rsidRPr="00D1247C">
        <w:rPr>
          <w:rFonts w:asciiTheme="majorBidi" w:hAnsiTheme="majorBidi" w:cstheme="majorBidi"/>
        </w:rPr>
        <w:t>mo</w:t>
      </w:r>
      <w:r w:rsidR="00497DC3" w:rsidRPr="00D1247C">
        <w:rPr>
          <w:rFonts w:asciiTheme="majorBidi" w:hAnsiTheme="majorBidi" w:cstheme="majorBidi"/>
        </w:rPr>
        <w:t>m</w:t>
      </w:r>
      <w:r w:rsidRPr="00D1247C">
        <w:rPr>
          <w:rFonts w:asciiTheme="majorBidi" w:hAnsiTheme="majorBidi" w:cstheme="majorBidi"/>
        </w:rPr>
        <w:t>entum itu seperti alat pukul dari luarbenda, padahal momentum itu dimiliki oleh benda. Jelas</w:t>
      </w:r>
      <w:r w:rsidR="00E323DA" w:rsidRPr="00D1247C">
        <w:rPr>
          <w:rFonts w:asciiTheme="majorBidi" w:hAnsiTheme="majorBidi" w:cstheme="majorBidi"/>
        </w:rPr>
        <w:t xml:space="preserve"> di</w:t>
      </w:r>
      <w:r w:rsidR="00D87D47" w:rsidRPr="00D1247C">
        <w:rPr>
          <w:rFonts w:asciiTheme="majorBidi" w:hAnsiTheme="majorBidi" w:cstheme="majorBidi"/>
        </w:rPr>
        <w:t xml:space="preserve"> film, </w:t>
      </w:r>
      <w:r w:rsidR="001D2482" w:rsidRPr="00D1247C">
        <w:rPr>
          <w:rFonts w:asciiTheme="majorBidi" w:hAnsiTheme="majorBidi" w:cstheme="majorBidi"/>
          <w:i/>
        </w:rPr>
        <w:t>invisible</w:t>
      </w:r>
      <w:r w:rsidR="00DD0005" w:rsidRPr="00D1247C">
        <w:rPr>
          <w:rFonts w:asciiTheme="majorBidi" w:hAnsiTheme="majorBidi" w:cstheme="majorBidi"/>
          <w:i/>
        </w:rPr>
        <w:t xml:space="preserve"> man</w:t>
      </w:r>
      <w:r w:rsidR="00DD0005" w:rsidRPr="00D1247C">
        <w:rPr>
          <w:rFonts w:asciiTheme="majorBidi" w:hAnsiTheme="majorBidi" w:cstheme="majorBidi"/>
        </w:rPr>
        <w:t xml:space="preserve"> dipukul menggunakan APAR</w:t>
      </w:r>
      <w:r w:rsidR="0029246B" w:rsidRPr="00D1247C">
        <w:rPr>
          <w:rFonts w:asciiTheme="majorBidi" w:hAnsiTheme="majorBidi" w:cstheme="majorBidi"/>
        </w:rPr>
        <w:t>. Setelah diajar menganalisis dan mengevaluasi percobaan yang menunjukkan bagaimana jalannya cahaya yang mengenai kaca plan paralel dengan cahaya yang melewati udara, akhirnya mereka berpendapat kalau</w:t>
      </w:r>
      <w:r w:rsidR="002F02EF" w:rsidRPr="00D1247C">
        <w:rPr>
          <w:rFonts w:asciiTheme="majorBidi" w:hAnsiTheme="majorBidi" w:cstheme="majorBidi"/>
        </w:rPr>
        <w:t xml:space="preserve"> misalkan betul keluar darah, maka </w:t>
      </w:r>
      <w:r w:rsidR="0029246B" w:rsidRPr="00D1247C">
        <w:rPr>
          <w:rFonts w:asciiTheme="majorBidi" w:hAnsiTheme="majorBidi" w:cstheme="majorBidi"/>
        </w:rPr>
        <w:t xml:space="preserve"> darah</w:t>
      </w:r>
      <w:r w:rsidR="002F02EF" w:rsidRPr="00D1247C">
        <w:rPr>
          <w:rFonts w:asciiTheme="majorBidi" w:hAnsiTheme="majorBidi" w:cstheme="majorBidi"/>
        </w:rPr>
        <w:t xml:space="preserve"> itu</w:t>
      </w:r>
      <w:r w:rsidR="0029246B" w:rsidRPr="00D1247C">
        <w:rPr>
          <w:rFonts w:asciiTheme="majorBidi" w:hAnsiTheme="majorBidi" w:cstheme="majorBidi"/>
        </w:rPr>
        <w:t xml:space="preserve"> pasti tidak akan kel</w:t>
      </w:r>
      <w:r w:rsidR="00497DC3" w:rsidRPr="00D1247C">
        <w:rPr>
          <w:rFonts w:asciiTheme="majorBidi" w:hAnsiTheme="majorBidi" w:cstheme="majorBidi"/>
        </w:rPr>
        <w:t>i</w:t>
      </w:r>
      <w:r w:rsidR="0029246B" w:rsidRPr="00D1247C">
        <w:rPr>
          <w:rFonts w:asciiTheme="majorBidi" w:hAnsiTheme="majorBidi" w:cstheme="majorBidi"/>
        </w:rPr>
        <w:t xml:space="preserve">hatan karena indeks bias seluruh tubuh </w:t>
      </w:r>
      <w:r w:rsidR="001D2482" w:rsidRPr="00D1247C">
        <w:rPr>
          <w:rFonts w:asciiTheme="majorBidi" w:hAnsiTheme="majorBidi" w:cstheme="majorBidi"/>
          <w:i/>
        </w:rPr>
        <w:t xml:space="preserve">invisible </w:t>
      </w:r>
      <w:r w:rsidR="0029246B" w:rsidRPr="00D1247C">
        <w:rPr>
          <w:rFonts w:asciiTheme="majorBidi" w:hAnsiTheme="majorBidi" w:cstheme="majorBidi"/>
          <w:i/>
        </w:rPr>
        <w:t>man</w:t>
      </w:r>
      <w:r w:rsidR="00BB1330" w:rsidRPr="00D1247C">
        <w:rPr>
          <w:rFonts w:asciiTheme="majorBidi" w:hAnsiTheme="majorBidi" w:cstheme="majorBidi"/>
        </w:rPr>
        <w:t>.</w:t>
      </w:r>
    </w:p>
    <w:p w:rsidR="007616DC" w:rsidRPr="00D1247C" w:rsidRDefault="0029246B"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Pendapat 2:</w:t>
      </w:r>
      <w:r w:rsidR="00CA6664" w:rsidRPr="00D1247C">
        <w:rPr>
          <w:rFonts w:asciiTheme="majorBidi" w:hAnsiTheme="majorBidi" w:cstheme="majorBidi"/>
          <w:i/>
        </w:rPr>
        <w:t xml:space="preserve">“Muncul bayangan (invisible man) di cermin”, </w:t>
      </w:r>
      <w:r w:rsidR="00CA6664" w:rsidRPr="00D1247C">
        <w:rPr>
          <w:rFonts w:asciiTheme="majorBidi" w:hAnsiTheme="majorBidi" w:cstheme="majorBidi"/>
        </w:rPr>
        <w:t xml:space="preserve">dengan pendapatnya yang seharusnya terjadi : </w:t>
      </w:r>
      <w:r w:rsidR="00CA6664" w:rsidRPr="00D1247C">
        <w:rPr>
          <w:rFonts w:asciiTheme="majorBidi" w:hAnsiTheme="majorBidi" w:cstheme="majorBidi"/>
          <w:i/>
        </w:rPr>
        <w:t>“Tidak muncul bayangan pada cermin”</w:t>
      </w:r>
      <w:r w:rsidR="00CA6664" w:rsidRPr="00D1247C">
        <w:rPr>
          <w:rFonts w:asciiTheme="majorBidi" w:hAnsiTheme="majorBidi" w:cstheme="majorBidi"/>
        </w:rPr>
        <w:t>. Pada film, benar muncul bayangan pada cermin, tapi itu adalah bayangan dari air dan darah yang menempel pada</w:t>
      </w:r>
      <w:r w:rsidR="00BB1330" w:rsidRPr="00D1247C">
        <w:rPr>
          <w:rFonts w:asciiTheme="majorBidi" w:hAnsiTheme="majorBidi" w:cstheme="majorBidi"/>
        </w:rPr>
        <w:t xml:space="preserve"> tubuh</w:t>
      </w:r>
      <w:r w:rsidR="00CA6664" w:rsidRPr="00D1247C">
        <w:rPr>
          <w:rFonts w:asciiTheme="majorBidi" w:hAnsiTheme="majorBidi" w:cstheme="majorBidi"/>
          <w:i/>
        </w:rPr>
        <w:t>invisible man</w:t>
      </w:r>
      <w:r w:rsidR="00CA6664" w:rsidRPr="00D1247C">
        <w:rPr>
          <w:rFonts w:asciiTheme="majorBidi" w:hAnsiTheme="majorBidi" w:cstheme="majorBidi"/>
        </w:rPr>
        <w:t xml:space="preserve">. Di sini, pendapat siswa terbalik antara peristiwa salah dengan peristiwa yang seharusnya terjadi. </w:t>
      </w:r>
      <w:r w:rsidR="00BB1330" w:rsidRPr="00D1247C">
        <w:rPr>
          <w:rFonts w:asciiTheme="majorBidi" w:hAnsiTheme="majorBidi" w:cstheme="majorBidi"/>
        </w:rPr>
        <w:t>Pada kenyataannya,</w:t>
      </w:r>
      <w:r w:rsidR="00CA6664" w:rsidRPr="00D1247C">
        <w:rPr>
          <w:rFonts w:asciiTheme="majorBidi" w:hAnsiTheme="majorBidi" w:cstheme="majorBidi"/>
        </w:rPr>
        <w:t xml:space="preserve"> seharusnya tetap muncul bayangan pada cermin, yaitu bayangan </w:t>
      </w:r>
      <w:r w:rsidR="00BB1330" w:rsidRPr="00D1247C">
        <w:rPr>
          <w:rFonts w:asciiTheme="majorBidi" w:hAnsiTheme="majorBidi" w:cstheme="majorBidi"/>
        </w:rPr>
        <w:t xml:space="preserve">dari darah dan cermin yang menempel di tubuh </w:t>
      </w:r>
      <w:r w:rsidR="00BB1330" w:rsidRPr="00D1247C">
        <w:rPr>
          <w:rFonts w:asciiTheme="majorBidi" w:hAnsiTheme="majorBidi" w:cstheme="majorBidi"/>
          <w:i/>
        </w:rPr>
        <w:t>invisible man</w:t>
      </w:r>
      <w:r w:rsidR="00BB1330" w:rsidRPr="00D1247C">
        <w:rPr>
          <w:rFonts w:asciiTheme="majorBidi" w:hAnsiTheme="majorBidi" w:cstheme="majorBidi"/>
        </w:rPr>
        <w:t>.Kemudian s</w:t>
      </w:r>
      <w:r w:rsidR="00CB5344" w:rsidRPr="00D1247C">
        <w:rPr>
          <w:rFonts w:asciiTheme="majorBidi" w:hAnsiTheme="majorBidi" w:cstheme="majorBidi"/>
        </w:rPr>
        <w:t>etelah dilakukan diskusi tentang terbentuknya bayangan benda di depan cerm</w:t>
      </w:r>
      <w:r w:rsidR="002A6890" w:rsidRPr="00D1247C">
        <w:rPr>
          <w:rFonts w:asciiTheme="majorBidi" w:hAnsiTheme="majorBidi" w:cstheme="majorBidi"/>
        </w:rPr>
        <w:t>i</w:t>
      </w:r>
      <w:r w:rsidR="00CB5344" w:rsidRPr="00D1247C">
        <w:rPr>
          <w:rFonts w:asciiTheme="majorBidi" w:hAnsiTheme="majorBidi" w:cstheme="majorBidi"/>
        </w:rPr>
        <w:t>n, b</w:t>
      </w:r>
      <w:r w:rsidR="002A6890" w:rsidRPr="00D1247C">
        <w:rPr>
          <w:rFonts w:asciiTheme="majorBidi" w:hAnsiTheme="majorBidi" w:cstheme="majorBidi"/>
        </w:rPr>
        <w:t>a</w:t>
      </w:r>
      <w:r w:rsidR="00CB5344" w:rsidRPr="00D1247C">
        <w:rPr>
          <w:rFonts w:asciiTheme="majorBidi" w:hAnsiTheme="majorBidi" w:cstheme="majorBidi"/>
        </w:rPr>
        <w:t xml:space="preserve">hwa bayangan tersebut dihasilkan dari pemantulan cahaya yang mengenai benda, mereka dapat menyimpulkan bahwa tubuhnya </w:t>
      </w:r>
      <w:r w:rsidR="001D2482" w:rsidRPr="00D1247C">
        <w:rPr>
          <w:rFonts w:asciiTheme="majorBidi" w:hAnsiTheme="majorBidi" w:cstheme="majorBidi"/>
          <w:i/>
        </w:rPr>
        <w:t xml:space="preserve">invisible </w:t>
      </w:r>
      <w:r w:rsidR="00CB5344" w:rsidRPr="00D1247C">
        <w:rPr>
          <w:rFonts w:asciiTheme="majorBidi" w:hAnsiTheme="majorBidi" w:cstheme="majorBidi"/>
          <w:i/>
        </w:rPr>
        <w:t>man</w:t>
      </w:r>
      <w:r w:rsidR="00CB5344" w:rsidRPr="00D1247C">
        <w:rPr>
          <w:rFonts w:asciiTheme="majorBidi" w:hAnsiTheme="majorBidi" w:cstheme="majorBidi"/>
        </w:rPr>
        <w:t xml:space="preserve"> tidak mema</w:t>
      </w:r>
      <w:r w:rsidR="002A6890" w:rsidRPr="00D1247C">
        <w:rPr>
          <w:rFonts w:asciiTheme="majorBidi" w:hAnsiTheme="majorBidi" w:cstheme="majorBidi"/>
        </w:rPr>
        <w:t>n</w:t>
      </w:r>
      <w:r w:rsidR="00CB5344" w:rsidRPr="00D1247C">
        <w:rPr>
          <w:rFonts w:asciiTheme="majorBidi" w:hAnsiTheme="majorBidi" w:cstheme="majorBidi"/>
        </w:rPr>
        <w:t>tulkan cahaya, sehingga tidak terbentuk bayangan di cermin.  Setelah diarahkan keair yang mengenai tub</w:t>
      </w:r>
      <w:r w:rsidR="002A6890" w:rsidRPr="00D1247C">
        <w:rPr>
          <w:rFonts w:asciiTheme="majorBidi" w:hAnsiTheme="majorBidi" w:cstheme="majorBidi"/>
        </w:rPr>
        <w:t>u</w:t>
      </w:r>
      <w:r w:rsidR="00CB5344" w:rsidRPr="00D1247C">
        <w:rPr>
          <w:rFonts w:asciiTheme="majorBidi" w:hAnsiTheme="majorBidi" w:cstheme="majorBidi"/>
        </w:rPr>
        <w:t xml:space="preserve">h </w:t>
      </w:r>
      <w:r w:rsidR="001D2482" w:rsidRPr="00D1247C">
        <w:rPr>
          <w:rFonts w:asciiTheme="majorBidi" w:hAnsiTheme="majorBidi" w:cstheme="majorBidi"/>
          <w:i/>
        </w:rPr>
        <w:t xml:space="preserve">invisible </w:t>
      </w:r>
      <w:r w:rsidR="00CB5344" w:rsidRPr="00D1247C">
        <w:rPr>
          <w:rFonts w:asciiTheme="majorBidi" w:hAnsiTheme="majorBidi" w:cstheme="majorBidi"/>
          <w:i/>
        </w:rPr>
        <w:t>man</w:t>
      </w:r>
      <w:r w:rsidR="00CB5344" w:rsidRPr="00D1247C">
        <w:rPr>
          <w:rFonts w:asciiTheme="majorBidi" w:hAnsiTheme="majorBidi" w:cstheme="majorBidi"/>
        </w:rPr>
        <w:t xml:space="preserve">, mereka mulai memikirkan bahwa indeks bias air bedadengan indeks bias udara dan juga air </w:t>
      </w:r>
      <w:r w:rsidR="00CB5344" w:rsidRPr="00D1247C">
        <w:rPr>
          <w:rFonts w:asciiTheme="majorBidi" w:hAnsiTheme="majorBidi" w:cstheme="majorBidi"/>
        </w:rPr>
        <w:lastRenderedPageBreak/>
        <w:t>merupakan benda bening yang rata seh</w:t>
      </w:r>
      <w:r w:rsidR="002A6890" w:rsidRPr="00D1247C">
        <w:rPr>
          <w:rFonts w:asciiTheme="majorBidi" w:hAnsiTheme="majorBidi" w:cstheme="majorBidi"/>
        </w:rPr>
        <w:t>in</w:t>
      </w:r>
      <w:r w:rsidR="00CB5344" w:rsidRPr="00D1247C">
        <w:rPr>
          <w:rFonts w:asciiTheme="majorBidi" w:hAnsiTheme="majorBidi" w:cstheme="majorBidi"/>
        </w:rPr>
        <w:t xml:space="preserve">gga dapat memantulkan cahaya. Jadi sesungguhnya bayangan di cermin tersebut adalah bayangan air yang menempel  di sekitar tubuh </w:t>
      </w:r>
      <w:r w:rsidR="001D2482" w:rsidRPr="00D1247C">
        <w:rPr>
          <w:rFonts w:asciiTheme="majorBidi" w:hAnsiTheme="majorBidi" w:cstheme="majorBidi"/>
          <w:i/>
        </w:rPr>
        <w:t xml:space="preserve">invisible </w:t>
      </w:r>
      <w:r w:rsidR="00CB5344" w:rsidRPr="00D1247C">
        <w:rPr>
          <w:rFonts w:asciiTheme="majorBidi" w:hAnsiTheme="majorBidi" w:cstheme="majorBidi"/>
          <w:i/>
        </w:rPr>
        <w:t>man</w:t>
      </w:r>
      <w:r w:rsidR="00CB5344" w:rsidRPr="00D1247C">
        <w:rPr>
          <w:rFonts w:asciiTheme="majorBidi" w:hAnsiTheme="majorBidi" w:cstheme="majorBidi"/>
        </w:rPr>
        <w:t xml:space="preserve">. Jadi jika dilihat di cermin tampak ada bayangan tubuh </w:t>
      </w:r>
      <w:r w:rsidR="001D2482" w:rsidRPr="00D1247C">
        <w:rPr>
          <w:rFonts w:asciiTheme="majorBidi" w:hAnsiTheme="majorBidi" w:cstheme="majorBidi"/>
          <w:i/>
        </w:rPr>
        <w:t xml:space="preserve">invisible </w:t>
      </w:r>
      <w:r w:rsidR="00CB5344" w:rsidRPr="00D1247C">
        <w:rPr>
          <w:rFonts w:asciiTheme="majorBidi" w:hAnsiTheme="majorBidi" w:cstheme="majorBidi"/>
          <w:i/>
        </w:rPr>
        <w:t>man</w:t>
      </w:r>
      <w:r w:rsidR="00CB5344" w:rsidRPr="00D1247C">
        <w:rPr>
          <w:rFonts w:asciiTheme="majorBidi" w:hAnsiTheme="majorBidi" w:cstheme="majorBidi"/>
        </w:rPr>
        <w:t xml:space="preserve"> tapi sesungguhnya adalah bayangan air yang menempel disekitar tubuh </w:t>
      </w:r>
      <w:r w:rsidR="001D2482" w:rsidRPr="00D1247C">
        <w:rPr>
          <w:rFonts w:asciiTheme="majorBidi" w:hAnsiTheme="majorBidi" w:cstheme="majorBidi"/>
          <w:i/>
        </w:rPr>
        <w:t xml:space="preserve">invisible </w:t>
      </w:r>
      <w:r w:rsidR="00CB5344" w:rsidRPr="00D1247C">
        <w:rPr>
          <w:rFonts w:asciiTheme="majorBidi" w:hAnsiTheme="majorBidi" w:cstheme="majorBidi"/>
          <w:i/>
        </w:rPr>
        <w:t>man</w:t>
      </w:r>
      <w:r w:rsidR="002A6890" w:rsidRPr="00D1247C">
        <w:rPr>
          <w:rFonts w:asciiTheme="majorBidi" w:hAnsiTheme="majorBidi" w:cstheme="majorBidi"/>
        </w:rPr>
        <w:t>.</w:t>
      </w:r>
    </w:p>
    <w:p w:rsidR="001D4156" w:rsidRPr="00D1247C" w:rsidRDefault="000707C4"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Pendapat 3:</w:t>
      </w:r>
      <w:r w:rsidR="001D4156" w:rsidRPr="00D1247C">
        <w:rPr>
          <w:rFonts w:asciiTheme="majorBidi" w:hAnsiTheme="majorBidi" w:cstheme="majorBidi"/>
          <w:i/>
        </w:rPr>
        <w:t>“Saat tertabrak mobil, seharusnya (</w:t>
      </w:r>
      <w:r w:rsidR="001D2482" w:rsidRPr="00D1247C">
        <w:rPr>
          <w:rFonts w:asciiTheme="majorBidi" w:hAnsiTheme="majorBidi" w:cstheme="majorBidi"/>
          <w:i/>
        </w:rPr>
        <w:t xml:space="preserve">invisible </w:t>
      </w:r>
      <w:r w:rsidR="001D4156" w:rsidRPr="00D1247C">
        <w:rPr>
          <w:rFonts w:asciiTheme="majorBidi" w:hAnsiTheme="majorBidi" w:cstheme="majorBidi"/>
          <w:i/>
        </w:rPr>
        <w:t>man) mati”</w:t>
      </w:r>
      <w:r w:rsidR="001D4156" w:rsidRPr="00D1247C">
        <w:rPr>
          <w:rFonts w:asciiTheme="majorBidi" w:hAnsiTheme="majorBidi" w:cstheme="majorBidi"/>
        </w:rPr>
        <w:t xml:space="preserve">. </w:t>
      </w:r>
      <w:r w:rsidRPr="00D1247C">
        <w:rPr>
          <w:rFonts w:asciiTheme="majorBidi" w:hAnsiTheme="majorBidi" w:cstheme="majorBidi"/>
        </w:rPr>
        <w:t xml:space="preserve">Pendapat ini </w:t>
      </w:r>
      <w:r w:rsidR="006B736C" w:rsidRPr="00D1247C">
        <w:rPr>
          <w:rFonts w:asciiTheme="majorBidi" w:hAnsiTheme="majorBidi" w:cstheme="majorBidi"/>
        </w:rPr>
        <w:t>tidak terkait dengan</w:t>
      </w:r>
      <w:r w:rsidRPr="00D1247C">
        <w:rPr>
          <w:rFonts w:asciiTheme="majorBidi" w:hAnsiTheme="majorBidi" w:cstheme="majorBidi"/>
        </w:rPr>
        <w:t xml:space="preserve"> teori optik. Pendapat siswa</w:t>
      </w:r>
      <w:r w:rsidR="001D4156" w:rsidRPr="00D1247C">
        <w:rPr>
          <w:rFonts w:asciiTheme="majorBidi" w:hAnsiTheme="majorBidi" w:cstheme="majorBidi"/>
        </w:rPr>
        <w:t xml:space="preserve"> ini </w:t>
      </w:r>
      <w:r w:rsidRPr="00D1247C">
        <w:rPr>
          <w:rFonts w:asciiTheme="majorBidi" w:hAnsiTheme="majorBidi" w:cstheme="majorBidi"/>
        </w:rPr>
        <w:t xml:space="preserve">juga </w:t>
      </w:r>
      <w:r w:rsidR="001D4156" w:rsidRPr="00D1247C">
        <w:rPr>
          <w:rFonts w:asciiTheme="majorBidi" w:hAnsiTheme="majorBidi" w:cstheme="majorBidi"/>
        </w:rPr>
        <w:t>kurang tepat karena</w:t>
      </w:r>
      <w:r w:rsidR="00862BCA" w:rsidRPr="00D1247C">
        <w:rPr>
          <w:rFonts w:asciiTheme="majorBidi" w:hAnsiTheme="majorBidi" w:cstheme="majorBidi"/>
        </w:rPr>
        <w:t xml:space="preserve"> hidup dan mati seseorang ada di tangan Tuhan. Maksudnya</w:t>
      </w:r>
      <w:r w:rsidR="006B736C" w:rsidRPr="00D1247C">
        <w:rPr>
          <w:rFonts w:asciiTheme="majorBidi" w:hAnsiTheme="majorBidi" w:cstheme="majorBidi"/>
        </w:rPr>
        <w:t>,</w:t>
      </w:r>
      <w:r w:rsidR="001D4156" w:rsidRPr="00D1247C">
        <w:rPr>
          <w:rFonts w:asciiTheme="majorBidi" w:hAnsiTheme="majorBidi" w:cstheme="majorBidi"/>
        </w:rPr>
        <w:t xml:space="preserve"> tidak semua orang yang tertabrak mobil itu </w:t>
      </w:r>
      <w:r w:rsidR="00081E33" w:rsidRPr="00D1247C">
        <w:rPr>
          <w:rFonts w:asciiTheme="majorBidi" w:hAnsiTheme="majorBidi" w:cstheme="majorBidi"/>
        </w:rPr>
        <w:t>mesti</w:t>
      </w:r>
      <w:r w:rsidR="001D4156" w:rsidRPr="00D1247C">
        <w:rPr>
          <w:rFonts w:asciiTheme="majorBidi" w:hAnsiTheme="majorBidi" w:cstheme="majorBidi"/>
        </w:rPr>
        <w:t xml:space="preserve"> mati.</w:t>
      </w:r>
      <w:r w:rsidR="00BB1330" w:rsidRPr="00D1247C">
        <w:rPr>
          <w:rFonts w:asciiTheme="majorBidi" w:hAnsiTheme="majorBidi" w:cstheme="majorBidi"/>
        </w:rPr>
        <w:t xml:space="preserve">Guru tidak melakukan pembahasan terkait pendapat ini lebih lanjut karena pendapat siswa </w:t>
      </w:r>
      <w:r w:rsidR="006B736C" w:rsidRPr="00D1247C">
        <w:rPr>
          <w:rFonts w:asciiTheme="majorBidi" w:hAnsiTheme="majorBidi" w:cstheme="majorBidi"/>
        </w:rPr>
        <w:t xml:space="preserve">tidak </w:t>
      </w:r>
      <w:r w:rsidR="00BB1330" w:rsidRPr="00D1247C">
        <w:rPr>
          <w:rFonts w:asciiTheme="majorBidi" w:hAnsiTheme="majorBidi" w:cstheme="majorBidi"/>
        </w:rPr>
        <w:t>berkaitan dengan materi optik.</w:t>
      </w:r>
    </w:p>
    <w:p w:rsidR="00707DFF" w:rsidRPr="00D1247C" w:rsidRDefault="00EB6B15"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Pendapat 4: </w:t>
      </w:r>
      <w:r w:rsidR="001D4156" w:rsidRPr="00D1247C">
        <w:rPr>
          <w:rFonts w:asciiTheme="majorBidi" w:hAnsiTheme="majorBidi" w:cstheme="majorBidi"/>
          <w:i/>
        </w:rPr>
        <w:t>“‘Yang tak tampak’ (</w:t>
      </w:r>
      <w:r w:rsidR="001D2482" w:rsidRPr="00D1247C">
        <w:rPr>
          <w:rFonts w:asciiTheme="majorBidi" w:hAnsiTheme="majorBidi" w:cstheme="majorBidi"/>
          <w:i/>
        </w:rPr>
        <w:t xml:space="preserve">invisible </w:t>
      </w:r>
      <w:r w:rsidR="001D4156" w:rsidRPr="00D1247C">
        <w:rPr>
          <w:rFonts w:asciiTheme="majorBidi" w:hAnsiTheme="majorBidi" w:cstheme="majorBidi"/>
          <w:i/>
        </w:rPr>
        <w:t>man) itu bisa melakukan apa yang bisa dilakukan manusia”</w:t>
      </w:r>
      <w:r w:rsidR="001D4156" w:rsidRPr="00D1247C">
        <w:rPr>
          <w:rFonts w:asciiTheme="majorBidi" w:hAnsiTheme="majorBidi" w:cstheme="majorBidi"/>
        </w:rPr>
        <w:t>.</w:t>
      </w:r>
      <w:r w:rsidR="003D42CE" w:rsidRPr="00D1247C">
        <w:rPr>
          <w:rFonts w:asciiTheme="majorBidi" w:hAnsiTheme="majorBidi" w:cstheme="majorBidi"/>
        </w:rPr>
        <w:t xml:space="preserve"> Maksud siswa dalam pernyataan ini adalah</w:t>
      </w:r>
      <w:r w:rsidR="00707DFF" w:rsidRPr="00D1247C">
        <w:rPr>
          <w:rFonts w:asciiTheme="majorBidi" w:hAnsiTheme="majorBidi" w:cstheme="majorBidi"/>
        </w:rPr>
        <w:t xml:space="preserve"> jika </w:t>
      </w:r>
      <w:r w:rsidR="00BB1330" w:rsidRPr="00D1247C">
        <w:rPr>
          <w:rFonts w:asciiTheme="majorBidi" w:hAnsiTheme="majorBidi" w:cstheme="majorBidi"/>
          <w:i/>
        </w:rPr>
        <w:t>invisible</w:t>
      </w:r>
      <w:r w:rsidR="00707DFF" w:rsidRPr="00D1247C">
        <w:rPr>
          <w:rFonts w:asciiTheme="majorBidi" w:hAnsiTheme="majorBidi" w:cstheme="majorBidi"/>
          <w:i/>
        </w:rPr>
        <w:t xml:space="preserve"> man</w:t>
      </w:r>
      <w:r w:rsidR="00707DFF" w:rsidRPr="00D1247C">
        <w:rPr>
          <w:rFonts w:asciiTheme="majorBidi" w:hAnsiTheme="majorBidi" w:cstheme="majorBidi"/>
        </w:rPr>
        <w:t xml:space="preserve"> tersebut memiliki indeks bias sama dengan udara, maka ia juga akan bertindak sebagai udara/memiliki massa jenis sama dengan udara.Pernyataan ini salah, karena </w:t>
      </w:r>
      <w:r w:rsidR="00794062" w:rsidRPr="00D1247C">
        <w:rPr>
          <w:rFonts w:asciiTheme="majorBidi" w:hAnsiTheme="majorBidi" w:cstheme="majorBidi"/>
        </w:rPr>
        <w:t>benda yang memiliki indeks bias sama dengan udara belum tentu memiliki massa jenis yang sama dengan udara.</w:t>
      </w:r>
      <w:r w:rsidR="006B736C" w:rsidRPr="00D1247C">
        <w:rPr>
          <w:rFonts w:asciiTheme="majorBidi" w:hAnsiTheme="majorBidi" w:cstheme="majorBidi"/>
        </w:rPr>
        <w:t>Guru dan siswaber</w:t>
      </w:r>
      <w:r w:rsidR="00B65456" w:rsidRPr="00D1247C">
        <w:rPr>
          <w:rFonts w:asciiTheme="majorBidi" w:hAnsiTheme="majorBidi" w:cstheme="majorBidi"/>
        </w:rPr>
        <w:t xml:space="preserve">diskusi tentang </w:t>
      </w:r>
      <w:r w:rsidR="00857714" w:rsidRPr="00D1247C">
        <w:rPr>
          <w:rFonts w:asciiTheme="majorBidi" w:hAnsiTheme="majorBidi" w:cstheme="majorBidi"/>
          <w:i/>
        </w:rPr>
        <w:t>h</w:t>
      </w:r>
      <w:r w:rsidR="00880101" w:rsidRPr="00D1247C">
        <w:rPr>
          <w:rFonts w:asciiTheme="majorBidi" w:hAnsiTheme="majorBidi" w:cstheme="majorBidi"/>
          <w:i/>
        </w:rPr>
        <w:t>y</w:t>
      </w:r>
      <w:r w:rsidR="00857714" w:rsidRPr="00D1247C">
        <w:rPr>
          <w:rFonts w:asciiTheme="majorBidi" w:hAnsiTheme="majorBidi" w:cstheme="majorBidi"/>
          <w:i/>
        </w:rPr>
        <w:t>drogel</w:t>
      </w:r>
      <w:r w:rsidR="0008652F" w:rsidRPr="00D1247C">
        <w:rPr>
          <w:rFonts w:asciiTheme="majorBidi" w:hAnsiTheme="majorBidi" w:cstheme="majorBidi"/>
        </w:rPr>
        <w:fldChar w:fldCharType="begin" w:fldLock="1"/>
      </w:r>
      <w:r w:rsidR="004524E4" w:rsidRPr="00D1247C">
        <w:rPr>
          <w:rFonts w:asciiTheme="majorBidi" w:hAnsiTheme="majorBidi" w:cstheme="majorBidi"/>
        </w:rPr>
        <w:instrText>ADDIN CSL_CITATION {"citationItems":[{"id":"ITEM-1","itemData":{"URL":"https://en.wikipedia.org/wiki/Hydrogel_agriculture%0D","accessed":{"date-parts":[["2019","8","25"]]},"author":[{"dropping-particle":"","family":"Wikipedia","given":"","non-dropping-particle":"","parse-names":false,"suffix":""}],"id":"ITEM-1","issued":{"date-parts":[["2019"]]},"title":"Hydrogel agriculture","type":"webpage"},"uris":["http://www.mendeley.com/documents/?uuid=16b7db37-8ab0-4786-91ef-8315c47433a5"]}],"mendeley":{"formattedCitation":"(Wikipedia, 2019)","plainTextFormattedCitation":"(Wikipedia, 2019)","previouslyFormattedCitation":"[9]"},"properties":{"noteIndex":0},"schema":"https://github.com/citation-style-language/schema/raw/master/csl-citation.json"}</w:instrText>
      </w:r>
      <w:r w:rsidR="0008652F" w:rsidRPr="00D1247C">
        <w:rPr>
          <w:rFonts w:asciiTheme="majorBidi" w:hAnsiTheme="majorBidi" w:cstheme="majorBidi"/>
        </w:rPr>
        <w:fldChar w:fldCharType="separate"/>
      </w:r>
      <w:r w:rsidR="004524E4" w:rsidRPr="00D1247C">
        <w:rPr>
          <w:rFonts w:asciiTheme="majorBidi" w:hAnsiTheme="majorBidi" w:cstheme="majorBidi"/>
          <w:noProof/>
        </w:rPr>
        <w:t>(Wikipedia, 2019)</w:t>
      </w:r>
      <w:r w:rsidR="0008652F" w:rsidRPr="00D1247C">
        <w:rPr>
          <w:rFonts w:asciiTheme="majorBidi" w:hAnsiTheme="majorBidi" w:cstheme="majorBidi"/>
        </w:rPr>
        <w:fldChar w:fldCharType="end"/>
      </w:r>
      <w:r w:rsidR="00857714" w:rsidRPr="00D1247C">
        <w:rPr>
          <w:rFonts w:asciiTheme="majorBidi" w:hAnsiTheme="majorBidi" w:cstheme="majorBidi"/>
        </w:rPr>
        <w:t>,</w:t>
      </w:r>
      <w:r w:rsidR="002D71F7" w:rsidRPr="00D1247C">
        <w:rPr>
          <w:rFonts w:asciiTheme="majorBidi" w:hAnsiTheme="majorBidi" w:cstheme="majorBidi"/>
        </w:rPr>
        <w:t xml:space="preserve"> bahwa saat </w:t>
      </w:r>
      <w:r w:rsidR="002D71F7" w:rsidRPr="00D1247C">
        <w:rPr>
          <w:rFonts w:asciiTheme="majorBidi" w:hAnsiTheme="majorBidi" w:cstheme="majorBidi"/>
          <w:i/>
        </w:rPr>
        <w:t>h</w:t>
      </w:r>
      <w:r w:rsidR="00793480" w:rsidRPr="00D1247C">
        <w:rPr>
          <w:rFonts w:asciiTheme="majorBidi" w:hAnsiTheme="majorBidi" w:cstheme="majorBidi"/>
          <w:i/>
        </w:rPr>
        <w:t>y</w:t>
      </w:r>
      <w:r w:rsidR="002D71F7" w:rsidRPr="00D1247C">
        <w:rPr>
          <w:rFonts w:asciiTheme="majorBidi" w:hAnsiTheme="majorBidi" w:cstheme="majorBidi"/>
          <w:i/>
        </w:rPr>
        <w:t>drogel</w:t>
      </w:r>
      <w:r w:rsidR="002D71F7" w:rsidRPr="00D1247C">
        <w:rPr>
          <w:rFonts w:asciiTheme="majorBidi" w:hAnsiTheme="majorBidi" w:cstheme="majorBidi"/>
        </w:rPr>
        <w:t xml:space="preserve"> dimasukkan ke dalam air, </w:t>
      </w:r>
      <w:r w:rsidR="002D71F7" w:rsidRPr="00D1247C">
        <w:rPr>
          <w:rFonts w:asciiTheme="majorBidi" w:hAnsiTheme="majorBidi" w:cstheme="majorBidi"/>
          <w:i/>
        </w:rPr>
        <w:t>h</w:t>
      </w:r>
      <w:r w:rsidR="001D2482" w:rsidRPr="00D1247C">
        <w:rPr>
          <w:rFonts w:asciiTheme="majorBidi" w:hAnsiTheme="majorBidi" w:cstheme="majorBidi"/>
          <w:i/>
        </w:rPr>
        <w:t>y</w:t>
      </w:r>
      <w:r w:rsidR="002D71F7" w:rsidRPr="00D1247C">
        <w:rPr>
          <w:rFonts w:asciiTheme="majorBidi" w:hAnsiTheme="majorBidi" w:cstheme="majorBidi"/>
          <w:i/>
        </w:rPr>
        <w:t>drogel</w:t>
      </w:r>
      <w:r w:rsidR="002D71F7" w:rsidRPr="00D1247C">
        <w:rPr>
          <w:rFonts w:asciiTheme="majorBidi" w:hAnsiTheme="majorBidi" w:cstheme="majorBidi"/>
        </w:rPr>
        <w:t xml:space="preserve"> tidak terlihat</w:t>
      </w:r>
      <w:r w:rsidR="003067BD" w:rsidRPr="00D1247C">
        <w:rPr>
          <w:rFonts w:asciiTheme="majorBidi" w:hAnsiTheme="majorBidi" w:cstheme="majorBidi"/>
        </w:rPr>
        <w:t xml:space="preserve"> karena </w:t>
      </w:r>
      <w:r w:rsidR="002619B0" w:rsidRPr="00D1247C">
        <w:rPr>
          <w:rFonts w:asciiTheme="majorBidi" w:hAnsiTheme="majorBidi" w:cstheme="majorBidi"/>
        </w:rPr>
        <w:t xml:space="preserve">saat </w:t>
      </w:r>
      <w:r w:rsidR="002619B0" w:rsidRPr="00D1247C">
        <w:rPr>
          <w:rFonts w:asciiTheme="majorBidi" w:hAnsiTheme="majorBidi" w:cstheme="majorBidi"/>
          <w:i/>
        </w:rPr>
        <w:t>hydrogel</w:t>
      </w:r>
      <w:r w:rsidR="002619B0" w:rsidRPr="00D1247C">
        <w:rPr>
          <w:rFonts w:asciiTheme="majorBidi" w:hAnsiTheme="majorBidi" w:cstheme="majorBidi"/>
        </w:rPr>
        <w:t xml:space="preserve"> dimasukkan ke dalam air, </w:t>
      </w:r>
      <w:r w:rsidR="002619B0" w:rsidRPr="00D1247C">
        <w:rPr>
          <w:rFonts w:asciiTheme="majorBidi" w:hAnsiTheme="majorBidi" w:cstheme="majorBidi"/>
          <w:i/>
        </w:rPr>
        <w:t>hydrogel</w:t>
      </w:r>
      <w:r w:rsidR="002619B0" w:rsidRPr="00D1247C">
        <w:rPr>
          <w:rFonts w:asciiTheme="majorBidi" w:hAnsiTheme="majorBidi" w:cstheme="majorBidi"/>
        </w:rPr>
        <w:t xml:space="preserve"> akan menyerap air. Ini membuat </w:t>
      </w:r>
      <w:r w:rsidR="002619B0" w:rsidRPr="00D1247C">
        <w:rPr>
          <w:rFonts w:asciiTheme="majorBidi" w:hAnsiTheme="majorBidi" w:cstheme="majorBidi"/>
          <w:i/>
        </w:rPr>
        <w:t>hydrogel</w:t>
      </w:r>
      <w:r w:rsidR="002619B0" w:rsidRPr="00D1247C">
        <w:rPr>
          <w:rFonts w:asciiTheme="majorBidi" w:hAnsiTheme="majorBidi" w:cstheme="majorBidi"/>
        </w:rPr>
        <w:t xml:space="preserve"> memiliki i</w:t>
      </w:r>
      <w:r w:rsidR="006B736C" w:rsidRPr="00D1247C">
        <w:rPr>
          <w:rFonts w:asciiTheme="majorBidi" w:hAnsiTheme="majorBidi" w:cstheme="majorBidi"/>
        </w:rPr>
        <w:t>ndeks bias yang sama dengan air, s</w:t>
      </w:r>
      <w:r w:rsidR="002619B0" w:rsidRPr="00D1247C">
        <w:rPr>
          <w:rFonts w:asciiTheme="majorBidi" w:hAnsiTheme="majorBidi" w:cstheme="majorBidi"/>
        </w:rPr>
        <w:t>ehingga saat dimasukkan ke dalam air,</w:t>
      </w:r>
      <w:r w:rsidR="00793480" w:rsidRPr="00D1247C">
        <w:rPr>
          <w:rFonts w:asciiTheme="majorBidi" w:hAnsiTheme="majorBidi" w:cstheme="majorBidi"/>
        </w:rPr>
        <w:t xml:space="preserve"> selama </w:t>
      </w:r>
      <w:r w:rsidR="00793480" w:rsidRPr="00D1247C">
        <w:rPr>
          <w:rFonts w:asciiTheme="majorBidi" w:hAnsiTheme="majorBidi" w:cstheme="majorBidi"/>
          <w:i/>
        </w:rPr>
        <w:t>hydrogel</w:t>
      </w:r>
      <w:r w:rsidR="00793480" w:rsidRPr="00D1247C">
        <w:rPr>
          <w:rFonts w:asciiTheme="majorBidi" w:hAnsiTheme="majorBidi" w:cstheme="majorBidi"/>
        </w:rPr>
        <w:t xml:space="preserve"> transparan dan tidak berwarna,</w:t>
      </w:r>
      <w:r w:rsidR="002619B0" w:rsidRPr="00D1247C">
        <w:rPr>
          <w:rFonts w:asciiTheme="majorBidi" w:hAnsiTheme="majorBidi" w:cstheme="majorBidi"/>
          <w:i/>
        </w:rPr>
        <w:t>hydrogel</w:t>
      </w:r>
      <w:r w:rsidR="002619B0" w:rsidRPr="00D1247C">
        <w:rPr>
          <w:rFonts w:asciiTheme="majorBidi" w:hAnsiTheme="majorBidi" w:cstheme="majorBidi"/>
        </w:rPr>
        <w:t xml:space="preserve"> tidak tampak</w:t>
      </w:r>
      <w:r w:rsidR="00793480" w:rsidRPr="00D1247C">
        <w:rPr>
          <w:rFonts w:asciiTheme="majorBidi" w:hAnsiTheme="majorBidi" w:cstheme="majorBidi"/>
        </w:rPr>
        <w:t xml:space="preserve"> dalam air</w:t>
      </w:r>
      <w:r w:rsidR="002619B0" w:rsidRPr="00D1247C">
        <w:rPr>
          <w:rFonts w:asciiTheme="majorBidi" w:hAnsiTheme="majorBidi" w:cstheme="majorBidi"/>
        </w:rPr>
        <w:t>.</w:t>
      </w:r>
      <w:r w:rsidR="00880101" w:rsidRPr="00D1247C">
        <w:rPr>
          <w:rFonts w:asciiTheme="majorBidi" w:hAnsiTheme="majorBidi" w:cstheme="majorBidi"/>
        </w:rPr>
        <w:t xml:space="preserve"> Namun saat dimasukkan ke dalam air, </w:t>
      </w:r>
      <w:r w:rsidR="00880101" w:rsidRPr="00D1247C">
        <w:rPr>
          <w:rFonts w:asciiTheme="majorBidi" w:hAnsiTheme="majorBidi" w:cstheme="majorBidi"/>
          <w:i/>
        </w:rPr>
        <w:t>hydrogel</w:t>
      </w:r>
      <w:r w:rsidR="00880101" w:rsidRPr="00D1247C">
        <w:rPr>
          <w:rFonts w:asciiTheme="majorBidi" w:hAnsiTheme="majorBidi" w:cstheme="majorBidi"/>
        </w:rPr>
        <w:t>tenggelam, artinya massa jenis</w:t>
      </w:r>
      <w:r w:rsidR="006B736C" w:rsidRPr="00D1247C">
        <w:rPr>
          <w:rFonts w:asciiTheme="majorBidi" w:hAnsiTheme="majorBidi" w:cstheme="majorBidi"/>
          <w:i/>
        </w:rPr>
        <w:t>hydrogel</w:t>
      </w:r>
      <w:r w:rsidR="00880101" w:rsidRPr="00D1247C">
        <w:rPr>
          <w:rFonts w:asciiTheme="majorBidi" w:hAnsiTheme="majorBidi" w:cstheme="majorBidi"/>
        </w:rPr>
        <w:t xml:space="preserve"> lebih besar dari air. Itu menunjukkan bahwa </w:t>
      </w:r>
      <w:r w:rsidR="00880101" w:rsidRPr="00D1247C">
        <w:rPr>
          <w:rFonts w:asciiTheme="majorBidi" w:hAnsiTheme="majorBidi" w:cstheme="majorBidi"/>
          <w:i/>
        </w:rPr>
        <w:t>hydrogel</w:t>
      </w:r>
      <w:r w:rsidR="00880101" w:rsidRPr="00D1247C">
        <w:rPr>
          <w:rFonts w:asciiTheme="majorBidi" w:hAnsiTheme="majorBidi" w:cstheme="majorBidi"/>
        </w:rPr>
        <w:t xml:space="preserve"> memiliki massa jenis yang lebih besar dari air</w:t>
      </w:r>
      <w:r w:rsidR="003067BD" w:rsidRPr="00D1247C">
        <w:rPr>
          <w:rFonts w:asciiTheme="majorBidi" w:hAnsiTheme="majorBidi" w:cstheme="majorBidi"/>
        </w:rPr>
        <w:t xml:space="preserve">. </w:t>
      </w:r>
      <w:r w:rsidR="006B736C" w:rsidRPr="00D1247C">
        <w:rPr>
          <w:rFonts w:asciiTheme="majorBidi" w:hAnsiTheme="majorBidi" w:cstheme="majorBidi"/>
        </w:rPr>
        <w:t>Setelah</w:t>
      </w:r>
      <w:r w:rsidR="003067BD" w:rsidRPr="00D1247C">
        <w:rPr>
          <w:rFonts w:asciiTheme="majorBidi" w:hAnsiTheme="majorBidi" w:cstheme="majorBidi"/>
        </w:rPr>
        <w:t xml:space="preserve"> diskusi tersebut</w:t>
      </w:r>
      <w:r w:rsidR="002D71F7" w:rsidRPr="00D1247C">
        <w:rPr>
          <w:rFonts w:asciiTheme="majorBidi" w:hAnsiTheme="majorBidi" w:cstheme="majorBidi"/>
        </w:rPr>
        <w:t xml:space="preserve"> siswa baru menyadari bahwa belum tentu benda </w:t>
      </w:r>
      <w:r w:rsidR="002D71F7" w:rsidRPr="00D1247C">
        <w:rPr>
          <w:rFonts w:asciiTheme="majorBidi" w:hAnsiTheme="majorBidi" w:cstheme="majorBidi"/>
        </w:rPr>
        <w:lastRenderedPageBreak/>
        <w:t>yang memiliki indeks bias yang sama memiliki massa jenis yang sama pula.</w:t>
      </w:r>
    </w:p>
    <w:p w:rsidR="00A47C3F" w:rsidRPr="00D1247C" w:rsidRDefault="00EB6B15"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Pendapat 5: </w:t>
      </w:r>
      <w:r w:rsidR="00D045A4" w:rsidRPr="00D1247C">
        <w:rPr>
          <w:rFonts w:asciiTheme="majorBidi" w:hAnsiTheme="majorBidi" w:cstheme="majorBidi"/>
          <w:i/>
        </w:rPr>
        <w:t>“Ada manusia tidak kelihatan”</w:t>
      </w:r>
      <w:r w:rsidR="00793480" w:rsidRPr="00D1247C">
        <w:rPr>
          <w:rFonts w:asciiTheme="majorBidi" w:hAnsiTheme="majorBidi" w:cstheme="majorBidi"/>
        </w:rPr>
        <w:t xml:space="preserve">dengan alasan </w:t>
      </w:r>
      <w:r w:rsidR="00793480" w:rsidRPr="00D1247C">
        <w:rPr>
          <w:rFonts w:asciiTheme="majorBidi" w:hAnsiTheme="majorBidi" w:cstheme="majorBidi"/>
          <w:i/>
        </w:rPr>
        <w:t>“Karena seharusnya manusia kelihatan”</w:t>
      </w:r>
      <w:r w:rsidR="00D045A4" w:rsidRPr="00D1247C">
        <w:rPr>
          <w:rFonts w:asciiTheme="majorBidi" w:hAnsiTheme="majorBidi" w:cstheme="majorBidi"/>
        </w:rPr>
        <w:t>.</w:t>
      </w:r>
      <w:r w:rsidR="00551EC1" w:rsidRPr="00D1247C">
        <w:rPr>
          <w:rFonts w:asciiTheme="majorBidi" w:hAnsiTheme="majorBidi" w:cstheme="majorBidi"/>
        </w:rPr>
        <w:t>Alasan ini belum menjelaskan mengapa seharusnya manusia kelihatan. Lalu siswa diajak berdiskusi tentang indeks bias</w:t>
      </w:r>
      <w:r w:rsidR="00E45F67" w:rsidRPr="00D1247C">
        <w:rPr>
          <w:rFonts w:asciiTheme="majorBidi" w:hAnsiTheme="majorBidi" w:cstheme="majorBidi"/>
        </w:rPr>
        <w:t xml:space="preserve"> dan bahan transparan</w:t>
      </w:r>
      <w:r w:rsidR="00551EC1" w:rsidRPr="00D1247C">
        <w:rPr>
          <w:rFonts w:asciiTheme="majorBidi" w:hAnsiTheme="majorBidi" w:cstheme="majorBidi"/>
        </w:rPr>
        <w:t xml:space="preserve">. Siswa ditanya </w:t>
      </w:r>
      <w:r w:rsidR="00551EC1" w:rsidRPr="00D1247C">
        <w:rPr>
          <w:rFonts w:asciiTheme="majorBidi" w:hAnsiTheme="majorBidi" w:cstheme="majorBidi"/>
          <w:i/>
        </w:rPr>
        <w:t>”apakah mungkin manusia memiliki indeks bias sama dengan udara?”</w:t>
      </w:r>
      <w:r w:rsidR="00551EC1" w:rsidRPr="00D1247C">
        <w:rPr>
          <w:rFonts w:asciiTheme="majorBidi" w:hAnsiTheme="majorBidi" w:cstheme="majorBidi"/>
        </w:rPr>
        <w:t>. Semua siswa menjawab</w:t>
      </w:r>
      <w:r w:rsidR="00C81A75" w:rsidRPr="00D1247C">
        <w:rPr>
          <w:rFonts w:asciiTheme="majorBidi" w:hAnsiTheme="majorBidi" w:cstheme="majorBidi"/>
        </w:rPr>
        <w:t xml:space="preserve"> bahwa itu</w:t>
      </w:r>
      <w:r w:rsidR="00551EC1" w:rsidRPr="00D1247C">
        <w:rPr>
          <w:rFonts w:asciiTheme="majorBidi" w:hAnsiTheme="majorBidi" w:cstheme="majorBidi"/>
        </w:rPr>
        <w:t xml:space="preserve"> tidak mungkin</w:t>
      </w:r>
      <w:r w:rsidR="00A374AB" w:rsidRPr="00D1247C">
        <w:rPr>
          <w:rFonts w:asciiTheme="majorBidi" w:hAnsiTheme="majorBidi" w:cstheme="majorBidi"/>
        </w:rPr>
        <w:t xml:space="preserve"> karena k</w:t>
      </w:r>
      <w:r w:rsidR="00A47C3F" w:rsidRPr="00D1247C">
        <w:rPr>
          <w:rFonts w:asciiTheme="majorBidi" w:hAnsiTheme="majorBidi" w:cstheme="majorBidi"/>
        </w:rPr>
        <w:t>al</w:t>
      </w:r>
      <w:r w:rsidR="00A374AB" w:rsidRPr="00D1247C">
        <w:rPr>
          <w:rFonts w:asciiTheme="majorBidi" w:hAnsiTheme="majorBidi" w:cstheme="majorBidi"/>
        </w:rPr>
        <w:t>au indeks biasnya sama, orang tersebut harus buta karena bahan lensanya sama dengan udara berarti tidak terbentuk bayangan pada retina matanya. Ini berarti orang tersebut buta.</w:t>
      </w:r>
      <w:r w:rsidR="00A47C3F" w:rsidRPr="00D1247C">
        <w:rPr>
          <w:rFonts w:asciiTheme="majorBidi" w:hAnsiTheme="majorBidi" w:cstheme="majorBidi"/>
        </w:rPr>
        <w:t xml:space="preserve"> Ini didukung pada mencoba 3 </w:t>
      </w:r>
      <w:r w:rsidR="0079449A" w:rsidRPr="00D1247C">
        <w:rPr>
          <w:rFonts w:asciiTheme="majorBidi" w:hAnsiTheme="majorBidi" w:cstheme="majorBidi"/>
        </w:rPr>
        <w:t xml:space="preserve">menunjukkan bahwa lensa cembung harus selain bentuknya tebal di tengah, transparan dan indeks biasnya tidak sama dengan indeks bias udara. Jadi </w:t>
      </w:r>
      <w:r w:rsidR="00A47C3F" w:rsidRPr="00D1247C">
        <w:rPr>
          <w:rFonts w:asciiTheme="majorBidi" w:hAnsiTheme="majorBidi" w:cstheme="majorBidi"/>
        </w:rPr>
        <w:t xml:space="preserve">syarat mata dapat melihat adalah jika indeks bias </w:t>
      </w:r>
      <w:r w:rsidR="00680257" w:rsidRPr="00D1247C">
        <w:rPr>
          <w:rFonts w:asciiTheme="majorBidi" w:hAnsiTheme="majorBidi" w:cstheme="majorBidi"/>
        </w:rPr>
        <w:t xml:space="preserve">lensa </w:t>
      </w:r>
      <w:r w:rsidR="00A47C3F" w:rsidRPr="00D1247C">
        <w:rPr>
          <w:rFonts w:asciiTheme="majorBidi" w:hAnsiTheme="majorBidi" w:cstheme="majorBidi"/>
        </w:rPr>
        <w:t>mata tidak sama dengan</w:t>
      </w:r>
      <w:r w:rsidR="00680257" w:rsidRPr="00D1247C">
        <w:rPr>
          <w:rFonts w:asciiTheme="majorBidi" w:hAnsiTheme="majorBidi" w:cstheme="majorBidi"/>
        </w:rPr>
        <w:t xml:space="preserve"> indeks bias</w:t>
      </w:r>
      <w:r w:rsidR="00A47C3F" w:rsidRPr="00D1247C">
        <w:rPr>
          <w:rFonts w:asciiTheme="majorBidi" w:hAnsiTheme="majorBidi" w:cstheme="majorBidi"/>
        </w:rPr>
        <w:t xml:space="preserve"> udara</w:t>
      </w:r>
      <w:r w:rsidR="00623AC0" w:rsidRPr="00D1247C">
        <w:rPr>
          <w:rFonts w:asciiTheme="majorBidi" w:hAnsiTheme="majorBidi" w:cstheme="majorBidi"/>
        </w:rPr>
        <w:t>, bahannya transparan dan bentuknya tebal di tengah. Tuhan sengaja membuat mata bisa melihat benda yang dapat dilihat. Benda yang dapat dilihat harus terbuat dari bahan yang memantulkan cahaya yang diterimanya, masuk ke mata, sehingga terbentuk citra benda di retina mata, kemudian diterjemahkan oleh otak.</w:t>
      </w:r>
    </w:p>
    <w:p w:rsidR="0086376C" w:rsidRPr="00D1247C" w:rsidRDefault="00EB6B15"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Pendapat 6: </w:t>
      </w:r>
      <w:r w:rsidR="0092544E" w:rsidRPr="00D1247C">
        <w:rPr>
          <w:rFonts w:asciiTheme="majorBidi" w:hAnsiTheme="majorBidi" w:cstheme="majorBidi"/>
          <w:i/>
        </w:rPr>
        <w:t xml:space="preserve">“Saat </w:t>
      </w:r>
      <w:r w:rsidR="00AF782A" w:rsidRPr="00D1247C">
        <w:rPr>
          <w:rFonts w:asciiTheme="majorBidi" w:hAnsiTheme="majorBidi" w:cstheme="majorBidi"/>
          <w:i/>
        </w:rPr>
        <w:t xml:space="preserve">makhluk astral </w:t>
      </w:r>
      <w:r w:rsidR="0092544E" w:rsidRPr="00D1247C">
        <w:rPr>
          <w:rFonts w:asciiTheme="majorBidi" w:hAnsiTheme="majorBidi" w:cstheme="majorBidi"/>
          <w:i/>
        </w:rPr>
        <w:t>(</w:t>
      </w:r>
      <w:r w:rsidR="001D2482" w:rsidRPr="00D1247C">
        <w:rPr>
          <w:rFonts w:asciiTheme="majorBidi" w:hAnsiTheme="majorBidi" w:cstheme="majorBidi"/>
          <w:i/>
        </w:rPr>
        <w:t xml:space="preserve">invisible </w:t>
      </w:r>
      <w:r w:rsidR="0092544E" w:rsidRPr="00D1247C">
        <w:rPr>
          <w:rFonts w:asciiTheme="majorBidi" w:hAnsiTheme="majorBidi" w:cstheme="majorBidi"/>
          <w:i/>
        </w:rPr>
        <w:t xml:space="preserve">man)disemprot oleh wanita </w:t>
      </w:r>
      <w:r w:rsidR="00E35D08" w:rsidRPr="00D1247C">
        <w:rPr>
          <w:rFonts w:asciiTheme="majorBidi" w:hAnsiTheme="majorBidi" w:cstheme="majorBidi"/>
          <w:i/>
        </w:rPr>
        <w:t>dalam film</w:t>
      </w:r>
      <w:r w:rsidR="0092544E" w:rsidRPr="00D1247C">
        <w:rPr>
          <w:rFonts w:asciiTheme="majorBidi" w:hAnsiTheme="majorBidi" w:cstheme="majorBidi"/>
          <w:i/>
        </w:rPr>
        <w:t>, yang terkena semprotan hanya pinggiran matanya</w:t>
      </w:r>
      <w:r w:rsidR="00BB1330" w:rsidRPr="00D1247C">
        <w:rPr>
          <w:rFonts w:asciiTheme="majorBidi" w:hAnsiTheme="majorBidi" w:cstheme="majorBidi"/>
          <w:i/>
        </w:rPr>
        <w:t xml:space="preserve"> atau topengnya saja</w:t>
      </w:r>
      <w:r w:rsidR="0092544E" w:rsidRPr="00D1247C">
        <w:rPr>
          <w:rFonts w:asciiTheme="majorBidi" w:hAnsiTheme="majorBidi" w:cstheme="majorBidi"/>
          <w:i/>
        </w:rPr>
        <w:t>, tapi tidak kena matanya”</w:t>
      </w:r>
      <w:r w:rsidR="00793480" w:rsidRPr="00D1247C">
        <w:rPr>
          <w:rFonts w:asciiTheme="majorBidi" w:hAnsiTheme="majorBidi" w:cstheme="majorBidi"/>
        </w:rPr>
        <w:t xml:space="preserve">dengan alasan </w:t>
      </w:r>
      <w:r w:rsidR="00793480" w:rsidRPr="00D1247C">
        <w:rPr>
          <w:rFonts w:asciiTheme="majorBidi" w:hAnsiTheme="majorBidi" w:cstheme="majorBidi"/>
          <w:i/>
        </w:rPr>
        <w:t xml:space="preserve">“Karena di film, yang disemprot tepat kena </w:t>
      </w:r>
      <w:r w:rsidR="00B127CD" w:rsidRPr="00D1247C">
        <w:rPr>
          <w:rFonts w:asciiTheme="majorBidi" w:hAnsiTheme="majorBidi" w:cstheme="majorBidi"/>
          <w:i/>
        </w:rPr>
        <w:t>mata</w:t>
      </w:r>
      <w:r w:rsidR="00793480" w:rsidRPr="00D1247C">
        <w:rPr>
          <w:rFonts w:asciiTheme="majorBidi" w:hAnsiTheme="majorBidi" w:cstheme="majorBidi"/>
          <w:i/>
        </w:rPr>
        <w:t xml:space="preserve">, tapi matanya </w:t>
      </w:r>
      <w:r w:rsidR="00045395" w:rsidRPr="00D1247C">
        <w:rPr>
          <w:rFonts w:asciiTheme="majorBidi" w:hAnsiTheme="majorBidi" w:cstheme="majorBidi"/>
          <w:i/>
        </w:rPr>
        <w:t>tetap</w:t>
      </w:r>
      <w:r w:rsidR="00793480" w:rsidRPr="00D1247C">
        <w:rPr>
          <w:rFonts w:asciiTheme="majorBidi" w:hAnsiTheme="majorBidi" w:cstheme="majorBidi"/>
          <w:i/>
        </w:rPr>
        <w:t xml:space="preserve"> tidak tampak”</w:t>
      </w:r>
      <w:r w:rsidR="0092544E" w:rsidRPr="00D1247C">
        <w:rPr>
          <w:rFonts w:asciiTheme="majorBidi" w:hAnsiTheme="majorBidi" w:cstheme="majorBidi"/>
        </w:rPr>
        <w:t xml:space="preserve">. </w:t>
      </w:r>
      <w:r w:rsidR="009361BB" w:rsidRPr="00D1247C">
        <w:rPr>
          <w:rFonts w:asciiTheme="majorBidi" w:hAnsiTheme="majorBidi" w:cstheme="majorBidi"/>
        </w:rPr>
        <w:t>P</w:t>
      </w:r>
      <w:r w:rsidR="00793480" w:rsidRPr="00D1247C">
        <w:rPr>
          <w:rFonts w:asciiTheme="majorBidi" w:hAnsiTheme="majorBidi" w:cstheme="majorBidi"/>
        </w:rPr>
        <w:t>ernyataan siswaini</w:t>
      </w:r>
      <w:r w:rsidR="009361BB" w:rsidRPr="00D1247C">
        <w:rPr>
          <w:rFonts w:asciiTheme="majorBidi" w:hAnsiTheme="majorBidi" w:cstheme="majorBidi"/>
        </w:rPr>
        <w:t xml:space="preserve"> benar</w:t>
      </w:r>
      <w:r w:rsidR="00793480" w:rsidRPr="00D1247C">
        <w:rPr>
          <w:rFonts w:asciiTheme="majorBidi" w:hAnsiTheme="majorBidi" w:cstheme="majorBidi"/>
        </w:rPr>
        <w:t xml:space="preserve">, namun </w:t>
      </w:r>
      <w:r w:rsidR="00045395" w:rsidRPr="00D1247C">
        <w:rPr>
          <w:rFonts w:asciiTheme="majorBidi" w:hAnsiTheme="majorBidi" w:cstheme="majorBidi"/>
        </w:rPr>
        <w:t>belum menjelaskan alasannya</w:t>
      </w:r>
      <w:r w:rsidR="00793480" w:rsidRPr="00D1247C">
        <w:rPr>
          <w:rFonts w:asciiTheme="majorBidi" w:hAnsiTheme="majorBidi" w:cstheme="majorBidi"/>
        </w:rPr>
        <w:t>. Setelah itu dilakukan</w:t>
      </w:r>
      <w:r w:rsidRPr="00D1247C">
        <w:rPr>
          <w:rFonts w:asciiTheme="majorBidi" w:hAnsiTheme="majorBidi" w:cstheme="majorBidi"/>
        </w:rPr>
        <w:t xml:space="preserve"> diskusi tentang benda bening,</w:t>
      </w:r>
      <w:r w:rsidR="00793480" w:rsidRPr="00D1247C">
        <w:rPr>
          <w:rFonts w:asciiTheme="majorBidi" w:hAnsiTheme="majorBidi" w:cstheme="majorBidi"/>
        </w:rPr>
        <w:t xml:space="preserve"> yaitu</w:t>
      </w:r>
      <w:r w:rsidRPr="00D1247C">
        <w:rPr>
          <w:rFonts w:asciiTheme="majorBidi" w:hAnsiTheme="majorBidi" w:cstheme="majorBidi"/>
        </w:rPr>
        <w:t xml:space="preserve"> bahwa benda bening seperti kaca akan terlihat ketika kaca tersebut dilapisi cat</w:t>
      </w:r>
      <w:r w:rsidR="00623AC0" w:rsidRPr="00D1247C">
        <w:rPr>
          <w:rFonts w:asciiTheme="majorBidi" w:hAnsiTheme="majorBidi" w:cstheme="majorBidi"/>
        </w:rPr>
        <w:t xml:space="preserve"> (</w:t>
      </w:r>
      <w:r w:rsidR="00045395" w:rsidRPr="00D1247C">
        <w:rPr>
          <w:rFonts w:asciiTheme="majorBidi" w:hAnsiTheme="majorBidi" w:cstheme="majorBidi"/>
        </w:rPr>
        <w:t xml:space="preserve">cat </w:t>
      </w:r>
      <w:r w:rsidR="00623AC0" w:rsidRPr="00D1247C">
        <w:rPr>
          <w:rFonts w:asciiTheme="majorBidi" w:hAnsiTheme="majorBidi" w:cstheme="majorBidi"/>
        </w:rPr>
        <w:t>bersifat memantulkan cahaya yang diterimanya)</w:t>
      </w:r>
      <w:r w:rsidRPr="00D1247C">
        <w:rPr>
          <w:rFonts w:asciiTheme="majorBidi" w:hAnsiTheme="majorBidi" w:cstheme="majorBidi"/>
        </w:rPr>
        <w:t xml:space="preserve">. </w:t>
      </w:r>
      <w:r w:rsidR="00045395" w:rsidRPr="00D1247C">
        <w:rPr>
          <w:rFonts w:asciiTheme="majorBidi" w:hAnsiTheme="majorBidi" w:cstheme="majorBidi"/>
        </w:rPr>
        <w:t xml:space="preserve">Jadi seharusnya jika mata disemprot maka mata tersebut harus tampak, bukan hanya topengnya. </w:t>
      </w:r>
      <w:r w:rsidRPr="00D1247C">
        <w:rPr>
          <w:rFonts w:asciiTheme="majorBidi" w:hAnsiTheme="majorBidi" w:cstheme="majorBidi"/>
        </w:rPr>
        <w:t xml:space="preserve">Sampai di akhir pembelajaran </w:t>
      </w:r>
      <w:r w:rsidR="00045395" w:rsidRPr="00D1247C">
        <w:rPr>
          <w:rFonts w:asciiTheme="majorBidi" w:hAnsiTheme="majorBidi" w:cstheme="majorBidi"/>
        </w:rPr>
        <w:t xml:space="preserve">semua </w:t>
      </w:r>
      <w:r w:rsidRPr="00D1247C">
        <w:rPr>
          <w:rFonts w:asciiTheme="majorBidi" w:hAnsiTheme="majorBidi" w:cstheme="majorBidi"/>
        </w:rPr>
        <w:t xml:space="preserve">siswa setuju bahwa jika </w:t>
      </w:r>
      <w:r w:rsidR="00045395" w:rsidRPr="00D1247C">
        <w:rPr>
          <w:rFonts w:asciiTheme="majorBidi" w:hAnsiTheme="majorBidi" w:cstheme="majorBidi"/>
        </w:rPr>
        <w:t xml:space="preserve">mata </w:t>
      </w:r>
      <w:r w:rsidR="001D2482" w:rsidRPr="00D1247C">
        <w:rPr>
          <w:rFonts w:asciiTheme="majorBidi" w:hAnsiTheme="majorBidi" w:cstheme="majorBidi"/>
          <w:i/>
        </w:rPr>
        <w:lastRenderedPageBreak/>
        <w:t xml:space="preserve">invisible </w:t>
      </w:r>
      <w:r w:rsidRPr="00D1247C">
        <w:rPr>
          <w:rFonts w:asciiTheme="majorBidi" w:hAnsiTheme="majorBidi" w:cstheme="majorBidi"/>
          <w:i/>
        </w:rPr>
        <w:t>man</w:t>
      </w:r>
      <w:r w:rsidRPr="00D1247C">
        <w:rPr>
          <w:rFonts w:asciiTheme="majorBidi" w:hAnsiTheme="majorBidi" w:cstheme="majorBidi"/>
        </w:rPr>
        <w:t xml:space="preserve"> disemprot  cat, seharusnya mata </w:t>
      </w:r>
      <w:r w:rsidR="002B047B" w:rsidRPr="00D1247C">
        <w:rPr>
          <w:rFonts w:asciiTheme="majorBidi" w:hAnsiTheme="majorBidi" w:cstheme="majorBidi"/>
          <w:i/>
        </w:rPr>
        <w:t>invisible</w:t>
      </w:r>
      <w:r w:rsidRPr="00D1247C">
        <w:rPr>
          <w:rFonts w:asciiTheme="majorBidi" w:hAnsiTheme="majorBidi" w:cstheme="majorBidi"/>
          <w:i/>
        </w:rPr>
        <w:t xml:space="preserve"> man</w:t>
      </w:r>
      <w:r w:rsidRPr="00D1247C">
        <w:rPr>
          <w:rFonts w:asciiTheme="majorBidi" w:hAnsiTheme="majorBidi" w:cstheme="majorBidi"/>
        </w:rPr>
        <w:t xml:space="preserve"> akan terkena semprotan cat dan terlihat.</w:t>
      </w:r>
    </w:p>
    <w:p w:rsidR="007C2CFD" w:rsidRPr="00D1247C" w:rsidRDefault="00E35D08"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Ini membuktikan bahwa siswa sudah mengalami peningkatan kemampuan dalam </w:t>
      </w:r>
      <w:r w:rsidR="00081E33" w:rsidRPr="00D1247C">
        <w:rPr>
          <w:rFonts w:asciiTheme="majorBidi" w:hAnsiTheme="majorBidi" w:cstheme="majorBidi"/>
        </w:rPr>
        <w:t xml:space="preserve">mengevaluasi dan </w:t>
      </w:r>
      <w:r w:rsidRPr="00D1247C">
        <w:rPr>
          <w:rFonts w:asciiTheme="majorBidi" w:hAnsiTheme="majorBidi" w:cstheme="majorBidi"/>
        </w:rPr>
        <w:t>menganalisis</w:t>
      </w:r>
      <w:r w:rsidR="0086376C" w:rsidRPr="00D1247C">
        <w:rPr>
          <w:rFonts w:asciiTheme="majorBidi" w:hAnsiTheme="majorBidi" w:cstheme="majorBidi"/>
        </w:rPr>
        <w:t>, dan</w:t>
      </w:r>
      <w:r w:rsidR="0085784A" w:rsidRPr="00D1247C">
        <w:rPr>
          <w:rFonts w:asciiTheme="majorBidi" w:hAnsiTheme="majorBidi" w:cstheme="majorBidi"/>
        </w:rPr>
        <w:t>KBM yang diberikan guru mampu melatih siswa untuk menganalisis kesalahan-kesalahan yang terdapat pada film serta berpikir HOTS.</w:t>
      </w:r>
    </w:p>
    <w:p w:rsidR="00F2765E" w:rsidRPr="00D1247C" w:rsidRDefault="00F2765E" w:rsidP="003F7957">
      <w:pPr>
        <w:pStyle w:val="NormalWeb"/>
        <w:spacing w:before="0" w:beforeAutospacing="0" w:after="0" w:afterAutospacing="0"/>
        <w:ind w:firstLine="426"/>
        <w:jc w:val="both"/>
        <w:rPr>
          <w:rFonts w:asciiTheme="majorBidi" w:hAnsiTheme="majorBidi" w:cstheme="majorBidi"/>
        </w:rPr>
      </w:pPr>
    </w:p>
    <w:p w:rsidR="00F2765E" w:rsidRPr="00D1247C" w:rsidRDefault="00225FE9" w:rsidP="003F7957">
      <w:pPr>
        <w:pStyle w:val="NormalWeb"/>
        <w:numPr>
          <w:ilvl w:val="0"/>
          <w:numId w:val="2"/>
        </w:numPr>
        <w:spacing w:before="0" w:beforeAutospacing="0" w:after="0" w:afterAutospacing="0"/>
        <w:ind w:left="426"/>
        <w:jc w:val="both"/>
        <w:rPr>
          <w:rFonts w:asciiTheme="majorBidi" w:hAnsiTheme="majorBidi" w:cstheme="majorBidi"/>
          <w:b/>
        </w:rPr>
      </w:pPr>
      <w:r w:rsidRPr="00D1247C">
        <w:rPr>
          <w:rFonts w:asciiTheme="majorBidi" w:hAnsiTheme="majorBidi" w:cstheme="majorBidi"/>
          <w:b/>
        </w:rPr>
        <w:t>Hasil Evaluasi</w:t>
      </w:r>
      <w:r w:rsidR="00F2765E" w:rsidRPr="00D1247C">
        <w:rPr>
          <w:rFonts w:asciiTheme="majorBidi" w:hAnsiTheme="majorBidi" w:cstheme="majorBidi"/>
          <w:b/>
        </w:rPr>
        <w:t xml:space="preserve"> Siswa</w:t>
      </w:r>
    </w:p>
    <w:p w:rsidR="005658C3" w:rsidRPr="00D1247C" w:rsidRDefault="00F2765E"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Di akhir pembelajaran, siswa </w:t>
      </w:r>
      <w:r w:rsidR="000C6160" w:rsidRPr="00D1247C">
        <w:rPr>
          <w:rFonts w:asciiTheme="majorBidi" w:hAnsiTheme="majorBidi" w:cstheme="majorBidi"/>
        </w:rPr>
        <w:t xml:space="preserve">diberikan soal evaluasi untuk mengetahui tingkat pemahaman siswa pada materi yang telah </w:t>
      </w:r>
      <w:r w:rsidR="008A2461" w:rsidRPr="00D1247C">
        <w:rPr>
          <w:rFonts w:asciiTheme="majorBidi" w:hAnsiTheme="majorBidi" w:cstheme="majorBidi"/>
        </w:rPr>
        <w:t>dipelajari</w:t>
      </w:r>
      <w:r w:rsidR="000C6160" w:rsidRPr="00D1247C">
        <w:rPr>
          <w:rFonts w:asciiTheme="majorBidi" w:hAnsiTheme="majorBidi" w:cstheme="majorBidi"/>
        </w:rPr>
        <w:t>.</w:t>
      </w:r>
    </w:p>
    <w:p w:rsidR="000C6160" w:rsidRPr="00D1247C" w:rsidRDefault="000C6160"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Setiap soal evaluasi yang diberikan </w:t>
      </w:r>
      <w:r w:rsidR="00AE030F" w:rsidRPr="00D1247C">
        <w:rPr>
          <w:rFonts w:asciiTheme="majorBidi" w:hAnsiTheme="majorBidi" w:cstheme="majorBidi"/>
        </w:rPr>
        <w:t>merupakan soal</w:t>
      </w:r>
      <w:r w:rsidRPr="00D1247C">
        <w:rPr>
          <w:rFonts w:asciiTheme="majorBidi" w:hAnsiTheme="majorBidi" w:cstheme="majorBidi"/>
        </w:rPr>
        <w:t xml:space="preserve"> HOTS </w:t>
      </w:r>
      <w:r w:rsidR="00AE030F" w:rsidRPr="00D1247C">
        <w:rPr>
          <w:rFonts w:asciiTheme="majorBidi" w:hAnsiTheme="majorBidi" w:cstheme="majorBidi"/>
        </w:rPr>
        <w:t>yang memiliki</w:t>
      </w:r>
      <w:r w:rsidRPr="00D1247C">
        <w:rPr>
          <w:rFonts w:asciiTheme="majorBidi" w:hAnsiTheme="majorBidi" w:cstheme="majorBidi"/>
        </w:rPr>
        <w:t xml:space="preserve"> tingkatan: menganalisis,</w:t>
      </w:r>
      <w:r w:rsidR="00AE030F" w:rsidRPr="00D1247C">
        <w:rPr>
          <w:rFonts w:asciiTheme="majorBidi" w:hAnsiTheme="majorBidi" w:cstheme="majorBidi"/>
        </w:rPr>
        <w:t xml:space="preserve"> mengevaluasi, </w:t>
      </w:r>
      <w:r w:rsidRPr="00D1247C">
        <w:rPr>
          <w:rFonts w:asciiTheme="majorBidi" w:hAnsiTheme="majorBidi" w:cstheme="majorBidi"/>
        </w:rPr>
        <w:t xml:space="preserve"> dan mencipta.</w:t>
      </w:r>
      <w:r w:rsidR="00AE030F" w:rsidRPr="00D1247C">
        <w:rPr>
          <w:rFonts w:asciiTheme="majorBidi" w:hAnsiTheme="majorBidi" w:cstheme="majorBidi"/>
        </w:rPr>
        <w:t xml:space="preserve"> Soal pertama, siswa ditunjukkan cuplikan film </w:t>
      </w:r>
      <w:r w:rsidR="00AE030F" w:rsidRPr="00D1247C">
        <w:rPr>
          <w:rFonts w:asciiTheme="majorBidi" w:hAnsiTheme="majorBidi" w:cstheme="majorBidi"/>
          <w:i/>
        </w:rPr>
        <w:t>Hollow Man</w:t>
      </w:r>
      <w:r w:rsidR="0008652F" w:rsidRPr="00D1247C">
        <w:rPr>
          <w:rFonts w:asciiTheme="majorBidi" w:hAnsiTheme="majorBidi" w:cstheme="majorBidi"/>
        </w:rPr>
        <w:fldChar w:fldCharType="begin" w:fldLock="1"/>
      </w:r>
      <w:r w:rsidR="004524E4" w:rsidRPr="00D1247C">
        <w:rPr>
          <w:rFonts w:asciiTheme="majorBidi" w:hAnsiTheme="majorBidi" w:cstheme="majorBidi"/>
        </w:rPr>
        <w:instrText>ADDIN CSL_CITATION {"citationItems":[{"id":"ITEM-1","itemData":{"author":[{"dropping-particle":"","family":"Verhoeven","given":"Paul","non-dropping-particle":"","parse-names":false,"suffix":""}],"id":"ITEM-1","issued":{"date-parts":[["2000"]]},"publisher":"Sony Picturs Releasing","publisher-place":"United States, Germany","title":"Hollow Man","type":"motion_picture"},"uris":["http://www.mendeley.com/documents/?uuid=fa5f21e9-c2d1-47ef-ac58-9adb771f1e72"]}],"mendeley":{"formattedCitation":"(Verhoeven, 2000)","plainTextFormattedCitation":"(Verhoeven, 2000)","previouslyFormattedCitation":"[10]"},"properties":{"noteIndex":0},"schema":"https://github.com/citation-style-language/schema/raw/master/csl-citation.json"}</w:instrText>
      </w:r>
      <w:r w:rsidR="0008652F" w:rsidRPr="00D1247C">
        <w:rPr>
          <w:rFonts w:asciiTheme="majorBidi" w:hAnsiTheme="majorBidi" w:cstheme="majorBidi"/>
        </w:rPr>
        <w:fldChar w:fldCharType="separate"/>
      </w:r>
      <w:r w:rsidR="004524E4" w:rsidRPr="00D1247C">
        <w:rPr>
          <w:rFonts w:asciiTheme="majorBidi" w:hAnsiTheme="majorBidi" w:cstheme="majorBidi"/>
          <w:noProof/>
        </w:rPr>
        <w:t>(Verhoeven, 2000)</w:t>
      </w:r>
      <w:r w:rsidR="0008652F" w:rsidRPr="00D1247C">
        <w:rPr>
          <w:rFonts w:asciiTheme="majorBidi" w:hAnsiTheme="majorBidi" w:cstheme="majorBidi"/>
        </w:rPr>
        <w:fldChar w:fldCharType="end"/>
      </w:r>
      <w:r w:rsidR="00AE030F" w:rsidRPr="00D1247C">
        <w:rPr>
          <w:rFonts w:asciiTheme="majorBidi" w:hAnsiTheme="majorBidi" w:cstheme="majorBidi"/>
        </w:rPr>
        <w:t xml:space="preserve">. Dari film itu siswa diminta untuk menganalisis bagian-bagian benar dan salah menurut hukum fisika beserta alasannya. Di soal kedua, siswa ditunjukkan cuplikan film </w:t>
      </w:r>
      <w:r w:rsidR="00AE030F" w:rsidRPr="00D1247C">
        <w:rPr>
          <w:rFonts w:asciiTheme="majorBidi" w:hAnsiTheme="majorBidi" w:cstheme="majorBidi"/>
          <w:i/>
        </w:rPr>
        <w:t>Fantastic Beast and Where to Find Them</w:t>
      </w:r>
      <w:r w:rsidR="0008652F" w:rsidRPr="00D1247C">
        <w:rPr>
          <w:rFonts w:asciiTheme="majorBidi" w:hAnsiTheme="majorBidi" w:cstheme="majorBidi"/>
        </w:rPr>
        <w:fldChar w:fldCharType="begin" w:fldLock="1"/>
      </w:r>
      <w:r w:rsidR="004524E4" w:rsidRPr="00D1247C">
        <w:rPr>
          <w:rFonts w:asciiTheme="majorBidi" w:hAnsiTheme="majorBidi" w:cstheme="majorBidi"/>
        </w:rPr>
        <w:instrText>ADDIN CSL_CITATION {"citationItems":[{"id":"ITEM-1","itemData":{"author":[{"dropping-particle":"","family":"Yates","given":"David","non-dropping-particle":"","parse-names":false,"suffix":""}],"id":"ITEM-1","issued":{"date-parts":[["2016"]]},"publisher":"Warner Bros. Pictures","publisher-place":"United Kingdom, United States","title":"Fantastic Beast and Where to Find Them","type":"motion_picture"},"uris":["http://www.mendeley.com/documents/?uuid=12921001-4248-48a5-84b2-a54969bd3d1a"]}],"mendeley":{"formattedCitation":"(Yates, 2016)","plainTextFormattedCitation":"(Yates, 2016)","previouslyFormattedCitation":"[11]"},"properties":{"noteIndex":0},"schema":"https://github.com/citation-style-language/schema/raw/master/csl-citation.json"}</w:instrText>
      </w:r>
      <w:r w:rsidR="0008652F" w:rsidRPr="00D1247C">
        <w:rPr>
          <w:rFonts w:asciiTheme="majorBidi" w:hAnsiTheme="majorBidi" w:cstheme="majorBidi"/>
        </w:rPr>
        <w:fldChar w:fldCharType="separate"/>
      </w:r>
      <w:r w:rsidR="004524E4" w:rsidRPr="00D1247C">
        <w:rPr>
          <w:rFonts w:asciiTheme="majorBidi" w:hAnsiTheme="majorBidi" w:cstheme="majorBidi"/>
          <w:noProof/>
        </w:rPr>
        <w:t>(Yates, 2016)</w:t>
      </w:r>
      <w:r w:rsidR="0008652F" w:rsidRPr="00D1247C">
        <w:rPr>
          <w:rFonts w:asciiTheme="majorBidi" w:hAnsiTheme="majorBidi" w:cstheme="majorBidi"/>
        </w:rPr>
        <w:fldChar w:fldCharType="end"/>
      </w:r>
      <w:r w:rsidR="00AE030F" w:rsidRPr="00D1247C">
        <w:rPr>
          <w:rFonts w:asciiTheme="majorBidi" w:hAnsiTheme="majorBidi" w:cstheme="majorBidi"/>
        </w:rPr>
        <w:t xml:space="preserve">. Siswa diminta untuk mengevaluasi kesalahan dalam film tersebut, serta menjelaskan apa yang seharusnya terjadi menurut hukum Fisika. Pada soal ketiga, siswa diminta untuk merancang gedung imajiner yang tak kasat mata di mana jika seseorang masuk ke dalam gedung tersebut, orang itu juga akan ikut tak terlihat dari luar gedung. </w:t>
      </w:r>
      <w:r w:rsidR="005658C3" w:rsidRPr="00D1247C">
        <w:rPr>
          <w:rFonts w:asciiTheme="majorBidi" w:hAnsiTheme="majorBidi" w:cstheme="majorBidi"/>
        </w:rPr>
        <w:t>Siswa diminta untuk memikirkan syarat apa saja yang harus dipenuhi dalam membangun gedung imajiner tersebut.</w:t>
      </w:r>
    </w:p>
    <w:p w:rsidR="005658C3" w:rsidRPr="00D1247C" w:rsidRDefault="005658C3" w:rsidP="003F7957">
      <w:pPr>
        <w:pStyle w:val="NormalWeb"/>
        <w:spacing w:before="0" w:beforeAutospacing="0" w:after="0" w:afterAutospacing="0"/>
        <w:ind w:left="66" w:firstLine="360"/>
        <w:jc w:val="both"/>
        <w:rPr>
          <w:rFonts w:asciiTheme="majorBidi" w:hAnsiTheme="majorBidi" w:cstheme="majorBidi"/>
        </w:rPr>
      </w:pPr>
      <w:r w:rsidRPr="00D1247C">
        <w:rPr>
          <w:rFonts w:asciiTheme="majorBidi" w:hAnsiTheme="majorBidi" w:cstheme="majorBidi"/>
        </w:rPr>
        <w:t xml:space="preserve">Persentase keseluruhan ketuntasan siswa dicantumkan dalam tabel </w:t>
      </w:r>
      <w:r w:rsidR="00130F7D" w:rsidRPr="00D1247C">
        <w:rPr>
          <w:rFonts w:asciiTheme="majorBidi" w:hAnsiTheme="majorBidi" w:cstheme="majorBidi"/>
        </w:rPr>
        <w:t>2</w:t>
      </w:r>
      <w:r w:rsidRPr="00D1247C">
        <w:rPr>
          <w:rFonts w:asciiTheme="majorBidi" w:hAnsiTheme="majorBidi" w:cstheme="majorBidi"/>
        </w:rPr>
        <w:t>.</w:t>
      </w:r>
    </w:p>
    <w:p w:rsidR="005658C3" w:rsidRPr="00D1247C" w:rsidRDefault="005658C3" w:rsidP="003F7957">
      <w:pPr>
        <w:pStyle w:val="NormalWeb"/>
        <w:spacing w:before="0" w:beforeAutospacing="0" w:after="0" w:afterAutospacing="0"/>
        <w:ind w:left="66" w:firstLine="360"/>
        <w:jc w:val="both"/>
        <w:rPr>
          <w:rFonts w:asciiTheme="majorBidi" w:hAnsiTheme="majorBidi" w:cstheme="majorBidi"/>
        </w:rPr>
      </w:pPr>
    </w:p>
    <w:p w:rsidR="005658C3" w:rsidRPr="00D1247C" w:rsidRDefault="005658C3" w:rsidP="003F7957">
      <w:pPr>
        <w:jc w:val="center"/>
        <w:rPr>
          <w:rFonts w:asciiTheme="majorBidi" w:hAnsiTheme="majorBidi" w:cstheme="majorBidi"/>
          <w:lang w:val="id-ID"/>
        </w:rPr>
      </w:pPr>
      <w:r w:rsidRPr="00D1247C">
        <w:rPr>
          <w:rFonts w:asciiTheme="majorBidi" w:hAnsiTheme="majorBidi" w:cstheme="majorBidi"/>
          <w:lang w:val="id-ID"/>
        </w:rPr>
        <w:t xml:space="preserve">Tabel </w:t>
      </w:r>
      <w:r w:rsidR="00E0451F" w:rsidRPr="00D1247C">
        <w:rPr>
          <w:rFonts w:asciiTheme="majorBidi" w:hAnsiTheme="majorBidi" w:cstheme="majorBidi"/>
          <w:lang w:val="id-ID"/>
        </w:rPr>
        <w:t>2</w:t>
      </w:r>
      <w:r w:rsidRPr="00D1247C">
        <w:rPr>
          <w:rFonts w:asciiTheme="majorBidi" w:hAnsiTheme="majorBidi" w:cstheme="majorBidi"/>
          <w:lang w:val="id-ID"/>
        </w:rPr>
        <w:t>. Tabel Persentase Ketuntasan Siswa</w:t>
      </w:r>
    </w:p>
    <w:tbl>
      <w:tblPr>
        <w:tblW w:w="3544" w:type="dxa"/>
        <w:tblInd w:w="108" w:type="dxa"/>
        <w:tblBorders>
          <w:top w:val="single" w:sz="4" w:space="0" w:color="auto"/>
          <w:bottom w:val="single" w:sz="4" w:space="0" w:color="auto"/>
        </w:tblBorders>
        <w:tblLook w:val="04A0"/>
      </w:tblPr>
      <w:tblGrid>
        <w:gridCol w:w="2634"/>
        <w:gridCol w:w="910"/>
      </w:tblGrid>
      <w:tr w:rsidR="0040269B" w:rsidRPr="00D1247C" w:rsidTr="00EE2BE0">
        <w:tc>
          <w:tcPr>
            <w:tcW w:w="2694" w:type="dxa"/>
            <w:tcBorders>
              <w:top w:val="single" w:sz="4" w:space="0" w:color="auto"/>
              <w:left w:val="nil"/>
              <w:bottom w:val="single" w:sz="4" w:space="0" w:color="auto"/>
              <w:right w:val="nil"/>
            </w:tcBorders>
            <w:vAlign w:val="center"/>
          </w:tcPr>
          <w:p w:rsidR="005658C3" w:rsidRPr="00D1247C" w:rsidRDefault="005658C3" w:rsidP="003F7957">
            <w:pPr>
              <w:jc w:val="center"/>
              <w:rPr>
                <w:rFonts w:asciiTheme="majorBidi" w:hAnsiTheme="majorBidi" w:cstheme="majorBidi"/>
                <w:lang w:val="id-ID"/>
              </w:rPr>
            </w:pPr>
            <w:r w:rsidRPr="00D1247C">
              <w:rPr>
                <w:rFonts w:asciiTheme="majorBidi" w:hAnsiTheme="majorBidi" w:cstheme="majorBidi"/>
                <w:lang w:val="id-ID"/>
              </w:rPr>
              <w:t>Keterangan</w:t>
            </w:r>
          </w:p>
        </w:tc>
        <w:tc>
          <w:tcPr>
            <w:tcW w:w="850" w:type="dxa"/>
            <w:tcBorders>
              <w:top w:val="single" w:sz="4" w:space="0" w:color="auto"/>
              <w:left w:val="nil"/>
              <w:bottom w:val="single" w:sz="4" w:space="0" w:color="auto"/>
              <w:right w:val="nil"/>
            </w:tcBorders>
            <w:vAlign w:val="center"/>
          </w:tcPr>
          <w:p w:rsidR="005658C3" w:rsidRPr="00D1247C" w:rsidRDefault="005658C3" w:rsidP="003F7957">
            <w:pPr>
              <w:jc w:val="center"/>
              <w:rPr>
                <w:rFonts w:asciiTheme="majorBidi" w:hAnsiTheme="majorBidi" w:cstheme="majorBidi"/>
                <w:lang w:val="id-ID"/>
              </w:rPr>
            </w:pPr>
            <w:r w:rsidRPr="00D1247C">
              <w:rPr>
                <w:rFonts w:asciiTheme="majorBidi" w:hAnsiTheme="majorBidi" w:cstheme="majorBidi"/>
                <w:lang w:val="id-ID"/>
              </w:rPr>
              <w:t>Jumlah Siswa</w:t>
            </w:r>
          </w:p>
        </w:tc>
      </w:tr>
      <w:tr w:rsidR="0040269B" w:rsidRPr="00D1247C" w:rsidTr="00EE2BE0">
        <w:tc>
          <w:tcPr>
            <w:tcW w:w="2694" w:type="dxa"/>
            <w:tcBorders>
              <w:top w:val="single" w:sz="4" w:space="0" w:color="auto"/>
              <w:left w:val="nil"/>
              <w:bottom w:val="nil"/>
              <w:right w:val="nil"/>
            </w:tcBorders>
          </w:tcPr>
          <w:p w:rsidR="005658C3" w:rsidRPr="00D1247C" w:rsidRDefault="005658C3" w:rsidP="003F7957">
            <w:pPr>
              <w:pStyle w:val="ListParagraph"/>
              <w:tabs>
                <w:tab w:val="left" w:pos="6204"/>
              </w:tabs>
              <w:ind w:left="0"/>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Siswa memperoleh nilai &lt; 70</w:t>
            </w:r>
          </w:p>
        </w:tc>
        <w:tc>
          <w:tcPr>
            <w:tcW w:w="850" w:type="dxa"/>
            <w:tcBorders>
              <w:top w:val="single" w:sz="4" w:space="0" w:color="auto"/>
              <w:left w:val="nil"/>
              <w:bottom w:val="nil"/>
              <w:right w:val="nil"/>
            </w:tcBorders>
          </w:tcPr>
          <w:p w:rsidR="005658C3" w:rsidRPr="00D1247C" w:rsidRDefault="00BB4AE3" w:rsidP="003F7957">
            <w:pPr>
              <w:pStyle w:val="ListParagraph"/>
              <w:tabs>
                <w:tab w:val="left" w:pos="6204"/>
              </w:tabs>
              <w:ind w:left="0"/>
              <w:jc w:val="center"/>
              <w:rPr>
                <w:rFonts w:asciiTheme="majorBidi" w:hAnsiTheme="majorBidi" w:cstheme="majorBidi"/>
                <w:noProof/>
                <w:sz w:val="24"/>
                <w:szCs w:val="24"/>
                <w:lang w:val="id-ID"/>
              </w:rPr>
            </w:pPr>
            <w:r w:rsidRPr="00D1247C">
              <w:rPr>
                <w:rFonts w:asciiTheme="majorBidi" w:hAnsiTheme="majorBidi" w:cstheme="majorBidi"/>
                <w:noProof/>
                <w:sz w:val="24"/>
                <w:szCs w:val="24"/>
                <w:lang w:val="id-ID"/>
              </w:rPr>
              <w:t>25 %</w:t>
            </w:r>
          </w:p>
        </w:tc>
      </w:tr>
      <w:tr w:rsidR="00BB4AE3" w:rsidRPr="00D1247C" w:rsidTr="00EE2BE0">
        <w:tc>
          <w:tcPr>
            <w:tcW w:w="2694" w:type="dxa"/>
            <w:tcBorders>
              <w:top w:val="nil"/>
              <w:left w:val="nil"/>
              <w:bottom w:val="single" w:sz="4" w:space="0" w:color="auto"/>
              <w:right w:val="nil"/>
            </w:tcBorders>
          </w:tcPr>
          <w:p w:rsidR="005658C3" w:rsidRPr="00D1247C" w:rsidRDefault="00BB4AE3" w:rsidP="003F7957">
            <w:pPr>
              <w:pStyle w:val="ListParagraph"/>
              <w:tabs>
                <w:tab w:val="left" w:pos="6204"/>
              </w:tabs>
              <w:ind w:left="0"/>
              <w:rPr>
                <w:rFonts w:asciiTheme="majorBidi" w:eastAsia="Times New Roman" w:hAnsiTheme="majorBidi" w:cstheme="majorBidi"/>
                <w:sz w:val="24"/>
                <w:szCs w:val="24"/>
                <w:lang w:val="id-ID"/>
              </w:rPr>
            </w:pPr>
            <w:r w:rsidRPr="00D1247C">
              <w:rPr>
                <w:rFonts w:asciiTheme="majorBidi" w:eastAsia="Times New Roman" w:hAnsiTheme="majorBidi" w:cstheme="majorBidi"/>
                <w:sz w:val="24"/>
                <w:szCs w:val="24"/>
                <w:lang w:val="id-ID"/>
              </w:rPr>
              <w:t>Siswa memperoleh nilai &gt; 70</w:t>
            </w:r>
          </w:p>
        </w:tc>
        <w:tc>
          <w:tcPr>
            <w:tcW w:w="850" w:type="dxa"/>
            <w:tcBorders>
              <w:top w:val="nil"/>
              <w:left w:val="nil"/>
              <w:bottom w:val="single" w:sz="4" w:space="0" w:color="auto"/>
              <w:right w:val="nil"/>
            </w:tcBorders>
          </w:tcPr>
          <w:p w:rsidR="005658C3" w:rsidRPr="00D1247C" w:rsidRDefault="00BB4AE3" w:rsidP="003F7957">
            <w:pPr>
              <w:pStyle w:val="ListParagraph"/>
              <w:tabs>
                <w:tab w:val="left" w:pos="6204"/>
              </w:tabs>
              <w:ind w:left="0"/>
              <w:jc w:val="center"/>
              <w:rPr>
                <w:rFonts w:asciiTheme="majorBidi" w:hAnsiTheme="majorBidi" w:cstheme="majorBidi"/>
                <w:noProof/>
                <w:sz w:val="24"/>
                <w:szCs w:val="24"/>
                <w:lang w:val="id-ID"/>
              </w:rPr>
            </w:pPr>
            <w:r w:rsidRPr="00D1247C">
              <w:rPr>
                <w:rFonts w:asciiTheme="majorBidi" w:hAnsiTheme="majorBidi" w:cstheme="majorBidi"/>
                <w:noProof/>
                <w:sz w:val="24"/>
                <w:szCs w:val="24"/>
                <w:lang w:val="id-ID"/>
              </w:rPr>
              <w:t>75 %</w:t>
            </w:r>
          </w:p>
        </w:tc>
      </w:tr>
    </w:tbl>
    <w:p w:rsidR="00EE2BE0" w:rsidRPr="00D1247C" w:rsidRDefault="00EE2BE0" w:rsidP="003F7957">
      <w:pPr>
        <w:pStyle w:val="NormalWeb"/>
        <w:spacing w:before="0" w:beforeAutospacing="0" w:after="0" w:afterAutospacing="0"/>
        <w:ind w:firstLine="426"/>
        <w:jc w:val="both"/>
        <w:rPr>
          <w:rFonts w:asciiTheme="majorBidi" w:hAnsiTheme="majorBidi" w:cstheme="majorBidi"/>
        </w:rPr>
      </w:pPr>
    </w:p>
    <w:p w:rsidR="00A41A6D" w:rsidRPr="00D1247C" w:rsidRDefault="00A41A6D"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Dalam penelitian ini diperoleh hasil observasi pembelajaran bahwa sebanyak 88% siswa </w:t>
      </w:r>
      <w:r w:rsidR="003969A8" w:rsidRPr="00D1247C">
        <w:rPr>
          <w:rFonts w:asciiTheme="majorBidi" w:hAnsiTheme="majorBidi" w:cstheme="majorBidi"/>
        </w:rPr>
        <w:t>mampu mengikuti</w:t>
      </w:r>
      <w:r w:rsidRPr="00D1247C">
        <w:rPr>
          <w:rFonts w:asciiTheme="majorBidi" w:hAnsiTheme="majorBidi" w:cstheme="majorBidi"/>
        </w:rPr>
        <w:t xml:space="preserve"> pembelajaran yang diberikan. Hal ini didukung oleh lembar kuesioner yang diisi oleh siswa yang menyatakan bahwa sebanyak 92% mereka terbantu oleh KBM yang diberikan, dan mampu mengikuti pertanyaan-pertanyaan penggiring yang diberikan dalam KBM. Dari segi kognitif, berdasarkan tabel 3, dapat dilihat bahwa sebanyak 75% siswa mendapatkan nilai evaluasi di atas 70. Berdasarkan data-data di atas, penelitian ini berhasil pada siklus pertama, sehingga tidak perlu masuk pada siklus kedua. </w:t>
      </w:r>
    </w:p>
    <w:p w:rsidR="00D1247C" w:rsidRDefault="00D1247C" w:rsidP="003F7957">
      <w:pPr>
        <w:jc w:val="both"/>
        <w:rPr>
          <w:rFonts w:asciiTheme="majorBidi" w:hAnsiTheme="majorBidi" w:cstheme="majorBidi"/>
          <w:b/>
          <w:lang w:val="id-ID"/>
        </w:rPr>
      </w:pPr>
    </w:p>
    <w:p w:rsidR="007C2CFD" w:rsidRDefault="007C2CFD" w:rsidP="003F7957">
      <w:pPr>
        <w:jc w:val="both"/>
        <w:rPr>
          <w:rFonts w:asciiTheme="majorBidi" w:hAnsiTheme="majorBidi" w:cstheme="majorBidi"/>
          <w:b/>
          <w:lang w:val="id-ID"/>
        </w:rPr>
      </w:pPr>
      <w:r w:rsidRPr="00D1247C">
        <w:rPr>
          <w:rFonts w:asciiTheme="majorBidi" w:hAnsiTheme="majorBidi" w:cstheme="majorBidi"/>
          <w:b/>
          <w:lang w:val="id-ID"/>
        </w:rPr>
        <w:t>SIMPULAN</w:t>
      </w:r>
    </w:p>
    <w:p w:rsidR="00D1247C" w:rsidRPr="00D1247C" w:rsidRDefault="00D1247C" w:rsidP="003F7957">
      <w:pPr>
        <w:jc w:val="both"/>
        <w:rPr>
          <w:rFonts w:asciiTheme="majorBidi" w:hAnsiTheme="majorBidi" w:cstheme="majorBidi"/>
          <w:b/>
        </w:rPr>
      </w:pPr>
    </w:p>
    <w:p w:rsidR="00BE2D7B" w:rsidRDefault="00817C82" w:rsidP="003F7957">
      <w:pPr>
        <w:pStyle w:val="NormalWeb"/>
        <w:spacing w:before="0" w:beforeAutospacing="0" w:after="0" w:afterAutospacing="0"/>
        <w:ind w:firstLine="426"/>
        <w:jc w:val="both"/>
        <w:rPr>
          <w:rFonts w:asciiTheme="majorBidi" w:hAnsiTheme="majorBidi" w:cstheme="majorBidi"/>
        </w:rPr>
      </w:pPr>
      <w:r w:rsidRPr="00D1247C">
        <w:rPr>
          <w:rFonts w:asciiTheme="majorBidi" w:hAnsiTheme="majorBidi" w:cstheme="majorBidi"/>
        </w:rPr>
        <w:t xml:space="preserve">Pada penelitian ini, </w:t>
      </w:r>
      <w:r w:rsidR="00FC7930" w:rsidRPr="00D1247C">
        <w:rPr>
          <w:rFonts w:asciiTheme="majorBidi" w:hAnsiTheme="majorBidi" w:cstheme="majorBidi"/>
        </w:rPr>
        <w:t>siswa mengalami peningkatan kemampuan berpikir tingkat tinggi dalam menganalisis dan mengevaluasi suatu masalah. Jadi dapat disimpulkan bahwa</w:t>
      </w:r>
      <w:r w:rsidR="002A107F" w:rsidRPr="00D1247C">
        <w:rPr>
          <w:rFonts w:asciiTheme="majorBidi" w:hAnsiTheme="majorBidi" w:cstheme="majorBidi"/>
        </w:rPr>
        <w:t xml:space="preserve"> pembelajaran</w:t>
      </w:r>
      <w:r w:rsidR="00FC7930" w:rsidRPr="00D1247C">
        <w:rPr>
          <w:rFonts w:asciiTheme="majorBidi" w:hAnsiTheme="majorBidi" w:cstheme="majorBidi"/>
        </w:rPr>
        <w:t xml:space="preserve"> menggunakan film </w:t>
      </w:r>
      <w:r w:rsidR="00FC7930" w:rsidRPr="00D1247C">
        <w:rPr>
          <w:rFonts w:asciiTheme="majorBidi" w:hAnsiTheme="majorBidi" w:cstheme="majorBidi"/>
          <w:i/>
        </w:rPr>
        <w:t>Hollow Man 2</w:t>
      </w:r>
      <w:r w:rsidR="00FC7930" w:rsidRPr="00D1247C">
        <w:rPr>
          <w:rFonts w:asciiTheme="majorBidi" w:hAnsiTheme="majorBidi" w:cstheme="majorBidi"/>
        </w:rPr>
        <w:t xml:space="preserve"> dengan metode belajar lewat kesalahan berhasil merangsang siswa dalam berpikir HOTS sehingga meningkatkan kemampuan siswa dalam </w:t>
      </w:r>
      <w:r w:rsidR="003969A8" w:rsidRPr="00D1247C">
        <w:rPr>
          <w:rFonts w:asciiTheme="majorBidi" w:hAnsiTheme="majorBidi" w:cstheme="majorBidi"/>
        </w:rPr>
        <w:t xml:space="preserve">menganalisis dan mengevaluasi. Pembelajaran ini juga berhasil </w:t>
      </w:r>
      <w:r w:rsidR="00FC7930" w:rsidRPr="00D1247C">
        <w:rPr>
          <w:rFonts w:asciiTheme="majorBidi" w:hAnsiTheme="majorBidi" w:cstheme="majorBidi"/>
        </w:rPr>
        <w:t xml:space="preserve">meningkatkan pemahaman siswa pada materi </w:t>
      </w:r>
      <w:r w:rsidR="003969A8" w:rsidRPr="00D1247C">
        <w:rPr>
          <w:rFonts w:asciiTheme="majorBidi" w:hAnsiTheme="majorBidi" w:cstheme="majorBidi"/>
        </w:rPr>
        <w:t>fisika, khususnya materi pembiasan, pemantulan, proses mata melihat, indeks bias, serta massa jenis</w:t>
      </w:r>
      <w:r w:rsidR="00FC7930" w:rsidRPr="00D1247C">
        <w:rPr>
          <w:rFonts w:asciiTheme="majorBidi" w:hAnsiTheme="majorBidi" w:cstheme="majorBidi"/>
        </w:rPr>
        <w:t xml:space="preserve">. </w:t>
      </w:r>
      <w:r w:rsidR="00130F7D" w:rsidRPr="00D1247C">
        <w:rPr>
          <w:rFonts w:asciiTheme="majorBidi" w:hAnsiTheme="majorBidi" w:cstheme="majorBidi"/>
        </w:rPr>
        <w:t xml:space="preserve">Lalu dari pengamatan peneliti pun pembelajaran ini </w:t>
      </w:r>
      <w:r w:rsidR="00CF3263" w:rsidRPr="00D1247C">
        <w:rPr>
          <w:rFonts w:asciiTheme="majorBidi" w:hAnsiTheme="majorBidi" w:cstheme="majorBidi"/>
        </w:rPr>
        <w:t>berhasil</w:t>
      </w:r>
      <w:r w:rsidR="00130F7D" w:rsidRPr="00D1247C">
        <w:rPr>
          <w:rFonts w:asciiTheme="majorBidi" w:hAnsiTheme="majorBidi" w:cstheme="majorBidi"/>
        </w:rPr>
        <w:t xml:space="preserve"> membuat mayoritas siswa antusias dan aktif dalam mengikuti pembelajaran</w:t>
      </w:r>
      <w:r w:rsidR="00CF3263" w:rsidRPr="00D1247C">
        <w:rPr>
          <w:rFonts w:asciiTheme="majorBidi" w:hAnsiTheme="majorBidi" w:cstheme="majorBidi"/>
        </w:rPr>
        <w:t>, terutama saat anak menonton film dan menganalisis film tersebut</w:t>
      </w:r>
      <w:r w:rsidR="00130F7D" w:rsidRPr="00D1247C">
        <w:rPr>
          <w:rFonts w:asciiTheme="majorBidi" w:hAnsiTheme="majorBidi" w:cstheme="majorBidi"/>
        </w:rPr>
        <w:t>.</w:t>
      </w:r>
    </w:p>
    <w:p w:rsidR="00D1247C" w:rsidRPr="00D1247C" w:rsidRDefault="00D1247C" w:rsidP="003F7957">
      <w:pPr>
        <w:pStyle w:val="NormalWeb"/>
        <w:spacing w:before="0" w:beforeAutospacing="0" w:after="0" w:afterAutospacing="0"/>
        <w:ind w:firstLine="426"/>
        <w:jc w:val="both"/>
        <w:rPr>
          <w:rFonts w:asciiTheme="majorBidi" w:hAnsiTheme="majorBidi" w:cstheme="majorBidi"/>
        </w:rPr>
      </w:pPr>
    </w:p>
    <w:p w:rsidR="007C2CFD" w:rsidRDefault="007C2CFD" w:rsidP="003F7957">
      <w:pPr>
        <w:jc w:val="both"/>
        <w:rPr>
          <w:rFonts w:asciiTheme="majorBidi" w:hAnsiTheme="majorBidi" w:cstheme="majorBidi"/>
          <w:b/>
          <w:lang w:val="id-ID"/>
        </w:rPr>
      </w:pPr>
      <w:r w:rsidRPr="00D1247C">
        <w:rPr>
          <w:rFonts w:asciiTheme="majorBidi" w:hAnsiTheme="majorBidi" w:cstheme="majorBidi"/>
          <w:b/>
          <w:lang w:val="id-ID"/>
        </w:rPr>
        <w:t>DAFTAR PUSTAKA</w:t>
      </w:r>
    </w:p>
    <w:p w:rsidR="00D1247C" w:rsidRPr="00D1247C" w:rsidRDefault="00D1247C" w:rsidP="003F7957">
      <w:pPr>
        <w:jc w:val="both"/>
        <w:rPr>
          <w:rFonts w:asciiTheme="majorBidi" w:hAnsiTheme="majorBidi" w:cstheme="majorBidi"/>
          <w:b/>
          <w:lang w:val="id-ID"/>
        </w:rPr>
      </w:pPr>
    </w:p>
    <w:p w:rsidR="004524E4" w:rsidRDefault="0008652F"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lang w:val="id-ID"/>
        </w:rPr>
        <w:fldChar w:fldCharType="begin" w:fldLock="1"/>
      </w:r>
      <w:r w:rsidR="008C10B5" w:rsidRPr="00D1247C">
        <w:rPr>
          <w:rFonts w:asciiTheme="majorBidi" w:hAnsiTheme="majorBidi" w:cstheme="majorBidi"/>
          <w:lang w:val="id-ID"/>
        </w:rPr>
        <w:instrText xml:space="preserve">ADDIN Mendeley Bibliography CSL_BIBLIOGRAPHY </w:instrText>
      </w:r>
      <w:r w:rsidRPr="00D1247C">
        <w:rPr>
          <w:rFonts w:asciiTheme="majorBidi" w:hAnsiTheme="majorBidi" w:cstheme="majorBidi"/>
          <w:lang w:val="id-ID"/>
        </w:rPr>
        <w:fldChar w:fldCharType="separate"/>
      </w:r>
      <w:r w:rsidR="004524E4" w:rsidRPr="00D1247C">
        <w:rPr>
          <w:rFonts w:asciiTheme="majorBidi" w:hAnsiTheme="majorBidi" w:cstheme="majorBidi"/>
          <w:noProof/>
        </w:rPr>
        <w:t xml:space="preserve">Fäh, C. (2006). </w:t>
      </w:r>
      <w:r w:rsidR="004524E4" w:rsidRPr="00D1247C">
        <w:rPr>
          <w:rFonts w:asciiTheme="majorBidi" w:hAnsiTheme="majorBidi" w:cstheme="majorBidi"/>
          <w:i/>
          <w:iCs/>
          <w:noProof/>
        </w:rPr>
        <w:t>Hollow Man 2</w:t>
      </w:r>
      <w:r w:rsidR="004524E4" w:rsidRPr="00D1247C">
        <w:rPr>
          <w:rFonts w:asciiTheme="majorBidi" w:hAnsiTheme="majorBidi" w:cstheme="majorBidi"/>
          <w:noProof/>
        </w:rPr>
        <w:t>. United States: Destination Films.</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 xml:space="preserve">Pusat Penilaian Pendidikan Badan Penelitian Dan Pengembangan Mengenai TIMSS. (2015). Retrieved </w:t>
      </w:r>
      <w:r w:rsidRPr="00D1247C">
        <w:rPr>
          <w:rFonts w:asciiTheme="majorBidi" w:hAnsiTheme="majorBidi" w:cstheme="majorBidi"/>
          <w:noProof/>
        </w:rPr>
        <w:lastRenderedPageBreak/>
        <w:t>July 9, 2018, from www.timss2015.org</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 xml:space="preserve">Sekar Arum, N. A., Sudarmi, M., &amp; Pattiserlihun, A. (2019). Pemanfaatan Film Kartun “Larva” sebagai Media Belajar Lewat Kesalahan untuk Mengajarkan HOTS Kepada Siswa pada Materi Dispersi Cahaya. </w:t>
      </w:r>
      <w:r w:rsidRPr="00D1247C">
        <w:rPr>
          <w:rFonts w:asciiTheme="majorBidi" w:hAnsiTheme="majorBidi" w:cstheme="majorBidi"/>
          <w:i/>
          <w:iCs/>
          <w:noProof/>
        </w:rPr>
        <w:t>Paedagoria | FKIP UMMat</w:t>
      </w:r>
      <w:r w:rsidRPr="00D1247C">
        <w:rPr>
          <w:rFonts w:asciiTheme="majorBidi" w:hAnsiTheme="majorBidi" w:cstheme="majorBidi"/>
          <w:noProof/>
        </w:rPr>
        <w:t xml:space="preserve">, </w:t>
      </w:r>
      <w:r w:rsidRPr="00D1247C">
        <w:rPr>
          <w:rFonts w:asciiTheme="majorBidi" w:hAnsiTheme="majorBidi" w:cstheme="majorBidi"/>
          <w:i/>
          <w:iCs/>
          <w:noProof/>
        </w:rPr>
        <w:t>10</w:t>
      </w:r>
      <w:r w:rsidRPr="00D1247C">
        <w:rPr>
          <w:rFonts w:asciiTheme="majorBidi" w:hAnsiTheme="majorBidi" w:cstheme="majorBidi"/>
          <w:noProof/>
        </w:rPr>
        <w:t>(1), 40. https://doi.org/10.31764/paedagoria.v10i1.801</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 xml:space="preserve">Verhoeven, P. (2000). </w:t>
      </w:r>
      <w:r w:rsidRPr="00D1247C">
        <w:rPr>
          <w:rFonts w:asciiTheme="majorBidi" w:hAnsiTheme="majorBidi" w:cstheme="majorBidi"/>
          <w:i/>
          <w:iCs/>
          <w:noProof/>
        </w:rPr>
        <w:t>Hollow Man</w:t>
      </w:r>
      <w:r w:rsidRPr="00D1247C">
        <w:rPr>
          <w:rFonts w:asciiTheme="majorBidi" w:hAnsiTheme="majorBidi" w:cstheme="majorBidi"/>
          <w:noProof/>
        </w:rPr>
        <w:t>. United States, Germany: Sony Picturs Releasing.</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 xml:space="preserve">Wikipedia. (2019). Hydrogel agriculture. Retrieved August 25, 2019, from </w:t>
      </w:r>
      <w:r w:rsidRPr="00D1247C">
        <w:rPr>
          <w:rFonts w:asciiTheme="majorBidi" w:hAnsiTheme="majorBidi" w:cstheme="majorBidi"/>
          <w:noProof/>
        </w:rPr>
        <w:lastRenderedPageBreak/>
        <w:t>https://en.wikipedia.org/wiki/Hydrogel_agriculture%0D</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Windiarti, I., Noviandini, D., &amp; Sudarmi, M. (2012). Metode Pembelajaran Fisika Berdasarkan Kesalahan (Learn of Error) yang Dibantu dengan Film Kartun Tom and Jerry Sebagai Media Bembelajaran pada Materi Elastisitas Benda. Retrieved May 8, 2018, from Institutional Repository Satya Wacana Christian University website: http://repository.uksw.edu/handle/123456789/611</w:t>
      </w:r>
    </w:p>
    <w:p w:rsidR="00B76EBC" w:rsidRPr="00D1247C" w:rsidRDefault="00B76EBC" w:rsidP="003F7957">
      <w:pPr>
        <w:widowControl w:val="0"/>
        <w:autoSpaceDE w:val="0"/>
        <w:autoSpaceDN w:val="0"/>
        <w:adjustRightInd w:val="0"/>
        <w:ind w:left="480" w:hanging="480"/>
        <w:jc w:val="both"/>
        <w:rPr>
          <w:rFonts w:asciiTheme="majorBidi" w:hAnsiTheme="majorBidi" w:cstheme="majorBidi"/>
          <w:noProof/>
        </w:rPr>
      </w:pPr>
    </w:p>
    <w:p w:rsidR="004524E4" w:rsidRPr="00D1247C" w:rsidRDefault="004524E4" w:rsidP="003F7957">
      <w:pPr>
        <w:widowControl w:val="0"/>
        <w:autoSpaceDE w:val="0"/>
        <w:autoSpaceDN w:val="0"/>
        <w:adjustRightInd w:val="0"/>
        <w:ind w:left="480" w:hanging="480"/>
        <w:jc w:val="both"/>
        <w:rPr>
          <w:rFonts w:asciiTheme="majorBidi" w:hAnsiTheme="majorBidi" w:cstheme="majorBidi"/>
          <w:noProof/>
        </w:rPr>
      </w:pPr>
      <w:r w:rsidRPr="00D1247C">
        <w:rPr>
          <w:rFonts w:asciiTheme="majorBidi" w:hAnsiTheme="majorBidi" w:cstheme="majorBidi"/>
          <w:noProof/>
        </w:rPr>
        <w:t xml:space="preserve">Yates, D. (2016). </w:t>
      </w:r>
      <w:r w:rsidRPr="00D1247C">
        <w:rPr>
          <w:rFonts w:asciiTheme="majorBidi" w:hAnsiTheme="majorBidi" w:cstheme="majorBidi"/>
          <w:i/>
          <w:iCs/>
          <w:noProof/>
        </w:rPr>
        <w:t>Fantastic Beast and Where to Find Them</w:t>
      </w:r>
      <w:r w:rsidRPr="00D1247C">
        <w:rPr>
          <w:rFonts w:asciiTheme="majorBidi" w:hAnsiTheme="majorBidi" w:cstheme="majorBidi"/>
          <w:noProof/>
        </w:rPr>
        <w:t>. United Kingdom, United States: Warner Bros. Pictures.</w:t>
      </w:r>
    </w:p>
    <w:p w:rsidR="00CC70F0" w:rsidRPr="00BB1300" w:rsidRDefault="0008652F" w:rsidP="003F7957">
      <w:pPr>
        <w:jc w:val="both"/>
        <w:rPr>
          <w:lang w:val="id-ID"/>
        </w:rPr>
      </w:pPr>
      <w:r w:rsidRPr="00D1247C">
        <w:rPr>
          <w:rFonts w:asciiTheme="majorBidi" w:hAnsiTheme="majorBidi" w:cstheme="majorBidi"/>
          <w:lang w:val="id-ID"/>
        </w:rPr>
        <w:fldChar w:fldCharType="end"/>
      </w:r>
    </w:p>
    <w:p w:rsidR="008B0634" w:rsidRPr="00BB1300" w:rsidRDefault="008B0634" w:rsidP="003F7957">
      <w:pPr>
        <w:jc w:val="both"/>
        <w:rPr>
          <w:lang w:val="id-ID"/>
        </w:rPr>
        <w:sectPr w:rsidR="008B0634" w:rsidRPr="00BB1300" w:rsidSect="003540D0">
          <w:pgSz w:w="11906" w:h="16838"/>
          <w:pgMar w:top="1440" w:right="1440" w:bottom="1440" w:left="1440" w:header="851" w:footer="851" w:gutter="0"/>
          <w:pgNumType w:start="192"/>
          <w:cols w:num="2" w:space="720"/>
          <w:docGrid w:linePitch="360"/>
        </w:sectPr>
      </w:pPr>
    </w:p>
    <w:p w:rsidR="008B0634" w:rsidRPr="00BB1300" w:rsidRDefault="008B0634" w:rsidP="003F7957">
      <w:pPr>
        <w:jc w:val="both"/>
        <w:rPr>
          <w:lang w:val="id-ID"/>
        </w:rPr>
      </w:pPr>
      <w:bookmarkStart w:id="0" w:name="_GoBack"/>
      <w:bookmarkEnd w:id="0"/>
    </w:p>
    <w:sectPr w:rsidR="008B0634" w:rsidRPr="00BB1300" w:rsidSect="00DB0311">
      <w:type w:val="continuous"/>
      <w:pgSz w:w="11906" w:h="16838"/>
      <w:pgMar w:top="1440" w:right="1440" w:bottom="1440" w:left="1440" w:header="851" w:footer="851"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58E5" w:rsidRDefault="008758E5" w:rsidP="006F3E63">
      <w:r>
        <w:separator/>
      </w:r>
    </w:p>
  </w:endnote>
  <w:endnote w:type="continuationSeparator" w:id="1">
    <w:p w:rsidR="008758E5" w:rsidRDefault="008758E5" w:rsidP="006F3E6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7409" w:rsidRPr="00E37409" w:rsidRDefault="00E37409" w:rsidP="00E37409">
    <w:pPr>
      <w:pStyle w:val="Footer"/>
      <w:tabs>
        <w:tab w:val="left" w:pos="6541"/>
      </w:tabs>
      <w:rPr>
        <w:i/>
        <w:sz w:val="20"/>
        <w:szCs w:val="20"/>
      </w:rPr>
    </w:pPr>
    <w:r w:rsidRPr="00E37409">
      <w:rPr>
        <w:i/>
        <w:sz w:val="20"/>
        <w:szCs w:val="20"/>
        <w:lang w:val="id-ID"/>
      </w:rPr>
      <w:t>Indonesian Journal of Natural Science Education, Volum</w:t>
    </w:r>
    <w:r>
      <w:rPr>
        <w:i/>
        <w:sz w:val="20"/>
        <w:szCs w:val="20"/>
        <w:lang w:val="id-ID"/>
      </w:rPr>
      <w:t xml:space="preserve">e </w:t>
    </w:r>
    <w:r>
      <w:rPr>
        <w:i/>
        <w:sz w:val="20"/>
        <w:szCs w:val="20"/>
      </w:rPr>
      <w:t>2</w:t>
    </w:r>
    <w:r>
      <w:rPr>
        <w:i/>
        <w:sz w:val="20"/>
        <w:szCs w:val="20"/>
        <w:lang w:val="id-ID"/>
      </w:rPr>
      <w:t xml:space="preserve">, Nomor </w:t>
    </w:r>
    <w:r>
      <w:rPr>
        <w:i/>
        <w:sz w:val="20"/>
        <w:szCs w:val="20"/>
      </w:rPr>
      <w:t>2</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58E5" w:rsidRDefault="008758E5" w:rsidP="006F3E63">
      <w:r>
        <w:separator/>
      </w:r>
    </w:p>
  </w:footnote>
  <w:footnote w:type="continuationSeparator" w:id="1">
    <w:p w:rsidR="008758E5" w:rsidRDefault="008758E5" w:rsidP="006F3E6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40D0" w:rsidRPr="003540D0" w:rsidRDefault="003540D0" w:rsidP="003540D0">
    <w:pPr>
      <w:pStyle w:val="Header"/>
      <w:jc w:val="right"/>
      <w:rPr>
        <w:sz w:val="20"/>
      </w:rPr>
    </w:pPr>
    <w:r w:rsidRPr="00514CEF">
      <w:rPr>
        <w:sz w:val="20"/>
      </w:rPr>
      <w:t>|</w:t>
    </w:r>
    <w:r w:rsidR="0008652F" w:rsidRPr="00514CEF">
      <w:rPr>
        <w:sz w:val="20"/>
      </w:rPr>
      <w:fldChar w:fldCharType="begin"/>
    </w:r>
    <w:r w:rsidRPr="00514CEF">
      <w:rPr>
        <w:sz w:val="20"/>
      </w:rPr>
      <w:instrText xml:space="preserve"> PAGE   \* MERGEFORMAT </w:instrText>
    </w:r>
    <w:r w:rsidR="0008652F" w:rsidRPr="00514CEF">
      <w:rPr>
        <w:sz w:val="20"/>
      </w:rPr>
      <w:fldChar w:fldCharType="separate"/>
    </w:r>
    <w:r w:rsidR="004E28A5">
      <w:rPr>
        <w:noProof/>
        <w:sz w:val="20"/>
      </w:rPr>
      <w:t>191</w:t>
    </w:r>
    <w:r w:rsidR="0008652F" w:rsidRPr="00514CEF">
      <w:rPr>
        <w:noProof/>
        <w:sz w:val="20"/>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E12076"/>
    <w:multiLevelType w:val="hybridMultilevel"/>
    <w:tmpl w:val="F360735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
    <w:nsid w:val="19A87CE7"/>
    <w:multiLevelType w:val="hybridMultilevel"/>
    <w:tmpl w:val="504CEC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560388"/>
    <w:multiLevelType w:val="hybridMultilevel"/>
    <w:tmpl w:val="030062A4"/>
    <w:lvl w:ilvl="0" w:tplc="38090017">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C920635"/>
    <w:multiLevelType w:val="hybridMultilevel"/>
    <w:tmpl w:val="58E25DE0"/>
    <w:lvl w:ilvl="0" w:tplc="38090017">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338250E3"/>
    <w:multiLevelType w:val="hybridMultilevel"/>
    <w:tmpl w:val="6FFA493A"/>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8290430"/>
    <w:multiLevelType w:val="hybridMultilevel"/>
    <w:tmpl w:val="0686A980"/>
    <w:lvl w:ilvl="0" w:tplc="9B30EA9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58D64B45"/>
    <w:multiLevelType w:val="hybridMultilevel"/>
    <w:tmpl w:val="09845C1C"/>
    <w:lvl w:ilvl="0" w:tplc="38090019">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7">
    <w:nsid w:val="7B0706E1"/>
    <w:multiLevelType w:val="hybridMultilevel"/>
    <w:tmpl w:val="3FDADB08"/>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 w:numId="7">
    <w:abstractNumId w:val="5"/>
  </w:num>
  <w:num w:numId="8">
    <w:abstractNumId w:val="2"/>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hdrShapeDefaults>
    <o:shapedefaults v:ext="edit" spidmax="5122"/>
  </w:hdrShapeDefaults>
  <w:footnotePr>
    <w:footnote w:id="0"/>
    <w:footnote w:id="1"/>
  </w:footnotePr>
  <w:endnotePr>
    <w:endnote w:id="0"/>
    <w:endnote w:id="1"/>
  </w:endnotePr>
  <w:compat/>
  <w:rsids>
    <w:rsidRoot w:val="006F3E63"/>
    <w:rsid w:val="00010DF0"/>
    <w:rsid w:val="000124EB"/>
    <w:rsid w:val="00014865"/>
    <w:rsid w:val="00014FC9"/>
    <w:rsid w:val="00020759"/>
    <w:rsid w:val="000263A2"/>
    <w:rsid w:val="00045395"/>
    <w:rsid w:val="00062342"/>
    <w:rsid w:val="000707C4"/>
    <w:rsid w:val="00073EC6"/>
    <w:rsid w:val="00077530"/>
    <w:rsid w:val="00081E33"/>
    <w:rsid w:val="0008652F"/>
    <w:rsid w:val="000A5263"/>
    <w:rsid w:val="000C3CC5"/>
    <w:rsid w:val="000C6160"/>
    <w:rsid w:val="000E1DDA"/>
    <w:rsid w:val="000E2A99"/>
    <w:rsid w:val="000F7307"/>
    <w:rsid w:val="000F744A"/>
    <w:rsid w:val="0010468B"/>
    <w:rsid w:val="00104B67"/>
    <w:rsid w:val="001143F6"/>
    <w:rsid w:val="00121FA6"/>
    <w:rsid w:val="001238B6"/>
    <w:rsid w:val="00125E6D"/>
    <w:rsid w:val="00130F7D"/>
    <w:rsid w:val="00140309"/>
    <w:rsid w:val="00140D67"/>
    <w:rsid w:val="001636E2"/>
    <w:rsid w:val="00165670"/>
    <w:rsid w:val="0017781A"/>
    <w:rsid w:val="00180F08"/>
    <w:rsid w:val="00182D19"/>
    <w:rsid w:val="00183059"/>
    <w:rsid w:val="00184068"/>
    <w:rsid w:val="001A0045"/>
    <w:rsid w:val="001A360C"/>
    <w:rsid w:val="001A705C"/>
    <w:rsid w:val="001A72D2"/>
    <w:rsid w:val="001A7CCE"/>
    <w:rsid w:val="001B4191"/>
    <w:rsid w:val="001D0380"/>
    <w:rsid w:val="001D19AD"/>
    <w:rsid w:val="001D2482"/>
    <w:rsid w:val="001D4156"/>
    <w:rsid w:val="001D7A88"/>
    <w:rsid w:val="001F45AE"/>
    <w:rsid w:val="00203579"/>
    <w:rsid w:val="0021256C"/>
    <w:rsid w:val="002201FE"/>
    <w:rsid w:val="00221358"/>
    <w:rsid w:val="00225FE9"/>
    <w:rsid w:val="00241935"/>
    <w:rsid w:val="00241BE6"/>
    <w:rsid w:val="00256424"/>
    <w:rsid w:val="002619B0"/>
    <w:rsid w:val="0027732F"/>
    <w:rsid w:val="002868F0"/>
    <w:rsid w:val="0028722A"/>
    <w:rsid w:val="0029246B"/>
    <w:rsid w:val="002A107F"/>
    <w:rsid w:val="002A6890"/>
    <w:rsid w:val="002B047B"/>
    <w:rsid w:val="002C0ADB"/>
    <w:rsid w:val="002C123B"/>
    <w:rsid w:val="002C18E5"/>
    <w:rsid w:val="002C65EE"/>
    <w:rsid w:val="002C7C42"/>
    <w:rsid w:val="002D71F7"/>
    <w:rsid w:val="002E295E"/>
    <w:rsid w:val="002F02EF"/>
    <w:rsid w:val="002F265D"/>
    <w:rsid w:val="00301973"/>
    <w:rsid w:val="00304448"/>
    <w:rsid w:val="003049D9"/>
    <w:rsid w:val="003067BD"/>
    <w:rsid w:val="00322DF2"/>
    <w:rsid w:val="00325004"/>
    <w:rsid w:val="00326D44"/>
    <w:rsid w:val="003410D7"/>
    <w:rsid w:val="003540D0"/>
    <w:rsid w:val="0036347F"/>
    <w:rsid w:val="003757DB"/>
    <w:rsid w:val="00385B39"/>
    <w:rsid w:val="00394EF8"/>
    <w:rsid w:val="003969A8"/>
    <w:rsid w:val="003B2364"/>
    <w:rsid w:val="003B2818"/>
    <w:rsid w:val="003D42CE"/>
    <w:rsid w:val="003F536C"/>
    <w:rsid w:val="003F60E8"/>
    <w:rsid w:val="003F7957"/>
    <w:rsid w:val="0040269B"/>
    <w:rsid w:val="00404999"/>
    <w:rsid w:val="00404C18"/>
    <w:rsid w:val="00410AAF"/>
    <w:rsid w:val="00414FD7"/>
    <w:rsid w:val="004177FA"/>
    <w:rsid w:val="004230F2"/>
    <w:rsid w:val="00425FD5"/>
    <w:rsid w:val="00434617"/>
    <w:rsid w:val="00434DE6"/>
    <w:rsid w:val="00451772"/>
    <w:rsid w:val="00452259"/>
    <w:rsid w:val="004524E4"/>
    <w:rsid w:val="004615A7"/>
    <w:rsid w:val="00461CD1"/>
    <w:rsid w:val="00463973"/>
    <w:rsid w:val="00465812"/>
    <w:rsid w:val="00470EAB"/>
    <w:rsid w:val="0047202C"/>
    <w:rsid w:val="00486CA6"/>
    <w:rsid w:val="0048767A"/>
    <w:rsid w:val="00497DC3"/>
    <w:rsid w:val="004A0254"/>
    <w:rsid w:val="004A264C"/>
    <w:rsid w:val="004B53FD"/>
    <w:rsid w:val="004D68A9"/>
    <w:rsid w:val="004E28A5"/>
    <w:rsid w:val="004F1E4A"/>
    <w:rsid w:val="004F4C2B"/>
    <w:rsid w:val="00510835"/>
    <w:rsid w:val="00525682"/>
    <w:rsid w:val="00532072"/>
    <w:rsid w:val="005426C7"/>
    <w:rsid w:val="0054617E"/>
    <w:rsid w:val="00550B43"/>
    <w:rsid w:val="00551EC1"/>
    <w:rsid w:val="00554605"/>
    <w:rsid w:val="005547A2"/>
    <w:rsid w:val="005569B9"/>
    <w:rsid w:val="00557AA3"/>
    <w:rsid w:val="00560DFA"/>
    <w:rsid w:val="00565228"/>
    <w:rsid w:val="005658C3"/>
    <w:rsid w:val="00574BE0"/>
    <w:rsid w:val="0057771A"/>
    <w:rsid w:val="00577B78"/>
    <w:rsid w:val="00585D73"/>
    <w:rsid w:val="00586B8F"/>
    <w:rsid w:val="00590E94"/>
    <w:rsid w:val="0059544F"/>
    <w:rsid w:val="005959C3"/>
    <w:rsid w:val="005A24E6"/>
    <w:rsid w:val="005A6E57"/>
    <w:rsid w:val="005C5FD1"/>
    <w:rsid w:val="005D4BFD"/>
    <w:rsid w:val="005F121D"/>
    <w:rsid w:val="005F14FF"/>
    <w:rsid w:val="00623AC0"/>
    <w:rsid w:val="00635656"/>
    <w:rsid w:val="0065063E"/>
    <w:rsid w:val="006544F3"/>
    <w:rsid w:val="00655096"/>
    <w:rsid w:val="0065668E"/>
    <w:rsid w:val="00680085"/>
    <w:rsid w:val="00680257"/>
    <w:rsid w:val="006863E7"/>
    <w:rsid w:val="006903D5"/>
    <w:rsid w:val="00695440"/>
    <w:rsid w:val="006A0ED2"/>
    <w:rsid w:val="006A342A"/>
    <w:rsid w:val="006B736C"/>
    <w:rsid w:val="006B7825"/>
    <w:rsid w:val="006C18B1"/>
    <w:rsid w:val="006C31C7"/>
    <w:rsid w:val="006C7AB3"/>
    <w:rsid w:val="006D14B3"/>
    <w:rsid w:val="006D44B8"/>
    <w:rsid w:val="006E1AE8"/>
    <w:rsid w:val="006F07C3"/>
    <w:rsid w:val="006F36E3"/>
    <w:rsid w:val="006F3E63"/>
    <w:rsid w:val="006F4195"/>
    <w:rsid w:val="006F59DD"/>
    <w:rsid w:val="00707DFF"/>
    <w:rsid w:val="007152BE"/>
    <w:rsid w:val="007219D1"/>
    <w:rsid w:val="007359ED"/>
    <w:rsid w:val="00735EE6"/>
    <w:rsid w:val="007616DC"/>
    <w:rsid w:val="00780CF4"/>
    <w:rsid w:val="007841D8"/>
    <w:rsid w:val="00784D40"/>
    <w:rsid w:val="00793480"/>
    <w:rsid w:val="00794062"/>
    <w:rsid w:val="0079449A"/>
    <w:rsid w:val="007A2112"/>
    <w:rsid w:val="007A704C"/>
    <w:rsid w:val="007C2AFF"/>
    <w:rsid w:val="007C2CFD"/>
    <w:rsid w:val="007C45FB"/>
    <w:rsid w:val="007C6507"/>
    <w:rsid w:val="007D02B7"/>
    <w:rsid w:val="007D3F87"/>
    <w:rsid w:val="007E029D"/>
    <w:rsid w:val="007F14C6"/>
    <w:rsid w:val="00801D1B"/>
    <w:rsid w:val="008069E3"/>
    <w:rsid w:val="0081167B"/>
    <w:rsid w:val="00811CB5"/>
    <w:rsid w:val="008162E9"/>
    <w:rsid w:val="00817C82"/>
    <w:rsid w:val="008203F4"/>
    <w:rsid w:val="00824B11"/>
    <w:rsid w:val="00843066"/>
    <w:rsid w:val="00846645"/>
    <w:rsid w:val="00852E06"/>
    <w:rsid w:val="00854A12"/>
    <w:rsid w:val="00857714"/>
    <w:rsid w:val="0085784A"/>
    <w:rsid w:val="00862BCA"/>
    <w:rsid w:val="0086376C"/>
    <w:rsid w:val="008758E5"/>
    <w:rsid w:val="00880101"/>
    <w:rsid w:val="00893968"/>
    <w:rsid w:val="00894501"/>
    <w:rsid w:val="008A2461"/>
    <w:rsid w:val="008A3D51"/>
    <w:rsid w:val="008B0634"/>
    <w:rsid w:val="008B7B63"/>
    <w:rsid w:val="008C0ECB"/>
    <w:rsid w:val="008C10B5"/>
    <w:rsid w:val="008E3CDA"/>
    <w:rsid w:val="008F2AF5"/>
    <w:rsid w:val="00901F43"/>
    <w:rsid w:val="009143A4"/>
    <w:rsid w:val="00915EEC"/>
    <w:rsid w:val="00916662"/>
    <w:rsid w:val="00917A53"/>
    <w:rsid w:val="00923FFB"/>
    <w:rsid w:val="0092544E"/>
    <w:rsid w:val="00933A4C"/>
    <w:rsid w:val="00935E69"/>
    <w:rsid w:val="009361BB"/>
    <w:rsid w:val="00937926"/>
    <w:rsid w:val="009465EC"/>
    <w:rsid w:val="00951740"/>
    <w:rsid w:val="00954AB1"/>
    <w:rsid w:val="00957B6F"/>
    <w:rsid w:val="00973ED2"/>
    <w:rsid w:val="00992909"/>
    <w:rsid w:val="009B4471"/>
    <w:rsid w:val="009B6924"/>
    <w:rsid w:val="009C6423"/>
    <w:rsid w:val="009D1508"/>
    <w:rsid w:val="009D295D"/>
    <w:rsid w:val="009E154D"/>
    <w:rsid w:val="009E2A76"/>
    <w:rsid w:val="009E57C1"/>
    <w:rsid w:val="009F42EF"/>
    <w:rsid w:val="00A0334C"/>
    <w:rsid w:val="00A10ACD"/>
    <w:rsid w:val="00A170E7"/>
    <w:rsid w:val="00A239F1"/>
    <w:rsid w:val="00A26762"/>
    <w:rsid w:val="00A33801"/>
    <w:rsid w:val="00A374AB"/>
    <w:rsid w:val="00A40F18"/>
    <w:rsid w:val="00A41A6D"/>
    <w:rsid w:val="00A46A63"/>
    <w:rsid w:val="00A47C3F"/>
    <w:rsid w:val="00A47DD6"/>
    <w:rsid w:val="00A70D8D"/>
    <w:rsid w:val="00A77739"/>
    <w:rsid w:val="00A80A8F"/>
    <w:rsid w:val="00AA07FF"/>
    <w:rsid w:val="00AA2538"/>
    <w:rsid w:val="00AA28D6"/>
    <w:rsid w:val="00AA4D2E"/>
    <w:rsid w:val="00AA66D5"/>
    <w:rsid w:val="00AA7080"/>
    <w:rsid w:val="00AB2621"/>
    <w:rsid w:val="00AC5A89"/>
    <w:rsid w:val="00AC7908"/>
    <w:rsid w:val="00AD38BD"/>
    <w:rsid w:val="00AE00E5"/>
    <w:rsid w:val="00AE030F"/>
    <w:rsid w:val="00AE2FAF"/>
    <w:rsid w:val="00AF782A"/>
    <w:rsid w:val="00B0128C"/>
    <w:rsid w:val="00B03E84"/>
    <w:rsid w:val="00B12326"/>
    <w:rsid w:val="00B127CD"/>
    <w:rsid w:val="00B14929"/>
    <w:rsid w:val="00B24FD7"/>
    <w:rsid w:val="00B50E35"/>
    <w:rsid w:val="00B65456"/>
    <w:rsid w:val="00B73A6E"/>
    <w:rsid w:val="00B744D2"/>
    <w:rsid w:val="00B76EBC"/>
    <w:rsid w:val="00B82D97"/>
    <w:rsid w:val="00B847F5"/>
    <w:rsid w:val="00BB1300"/>
    <w:rsid w:val="00BB1330"/>
    <w:rsid w:val="00BB16B5"/>
    <w:rsid w:val="00BB2D3F"/>
    <w:rsid w:val="00BB3CD9"/>
    <w:rsid w:val="00BB4AE3"/>
    <w:rsid w:val="00BB6202"/>
    <w:rsid w:val="00BB674B"/>
    <w:rsid w:val="00BC6FC8"/>
    <w:rsid w:val="00BC7B44"/>
    <w:rsid w:val="00BD69EC"/>
    <w:rsid w:val="00BE2D7B"/>
    <w:rsid w:val="00C0034E"/>
    <w:rsid w:val="00C025BB"/>
    <w:rsid w:val="00C12A62"/>
    <w:rsid w:val="00C4499E"/>
    <w:rsid w:val="00C465D2"/>
    <w:rsid w:val="00C6529E"/>
    <w:rsid w:val="00C725E9"/>
    <w:rsid w:val="00C77602"/>
    <w:rsid w:val="00C77B45"/>
    <w:rsid w:val="00C81A75"/>
    <w:rsid w:val="00C9192B"/>
    <w:rsid w:val="00CA6664"/>
    <w:rsid w:val="00CB1FFC"/>
    <w:rsid w:val="00CB5344"/>
    <w:rsid w:val="00CC0D5A"/>
    <w:rsid w:val="00CC48CD"/>
    <w:rsid w:val="00CC6C02"/>
    <w:rsid w:val="00CC70F0"/>
    <w:rsid w:val="00CC7ACF"/>
    <w:rsid w:val="00CD0C55"/>
    <w:rsid w:val="00CD1875"/>
    <w:rsid w:val="00CE6940"/>
    <w:rsid w:val="00CF04C9"/>
    <w:rsid w:val="00CF3263"/>
    <w:rsid w:val="00D045A4"/>
    <w:rsid w:val="00D1247C"/>
    <w:rsid w:val="00D1419E"/>
    <w:rsid w:val="00D14771"/>
    <w:rsid w:val="00D23F22"/>
    <w:rsid w:val="00D3124D"/>
    <w:rsid w:val="00D33CCE"/>
    <w:rsid w:val="00D4783D"/>
    <w:rsid w:val="00D47D2E"/>
    <w:rsid w:val="00D516A7"/>
    <w:rsid w:val="00D5411D"/>
    <w:rsid w:val="00D57312"/>
    <w:rsid w:val="00D61790"/>
    <w:rsid w:val="00D70E11"/>
    <w:rsid w:val="00D7109F"/>
    <w:rsid w:val="00D7328B"/>
    <w:rsid w:val="00D743DC"/>
    <w:rsid w:val="00D81E58"/>
    <w:rsid w:val="00D82879"/>
    <w:rsid w:val="00D84979"/>
    <w:rsid w:val="00D87D47"/>
    <w:rsid w:val="00D97553"/>
    <w:rsid w:val="00DB0311"/>
    <w:rsid w:val="00DB628F"/>
    <w:rsid w:val="00DC3029"/>
    <w:rsid w:val="00DC3F0B"/>
    <w:rsid w:val="00DC629A"/>
    <w:rsid w:val="00DC7811"/>
    <w:rsid w:val="00DD0005"/>
    <w:rsid w:val="00DE1E3D"/>
    <w:rsid w:val="00DE444B"/>
    <w:rsid w:val="00DE5685"/>
    <w:rsid w:val="00DF0BB1"/>
    <w:rsid w:val="00DF3E07"/>
    <w:rsid w:val="00E00604"/>
    <w:rsid w:val="00E0451F"/>
    <w:rsid w:val="00E05C68"/>
    <w:rsid w:val="00E16A21"/>
    <w:rsid w:val="00E323DA"/>
    <w:rsid w:val="00E35249"/>
    <w:rsid w:val="00E35D08"/>
    <w:rsid w:val="00E369A4"/>
    <w:rsid w:val="00E37409"/>
    <w:rsid w:val="00E452C4"/>
    <w:rsid w:val="00E45F67"/>
    <w:rsid w:val="00E53040"/>
    <w:rsid w:val="00E532E4"/>
    <w:rsid w:val="00E57FF7"/>
    <w:rsid w:val="00E71D82"/>
    <w:rsid w:val="00E82BFA"/>
    <w:rsid w:val="00E83D7B"/>
    <w:rsid w:val="00E9007A"/>
    <w:rsid w:val="00E93F86"/>
    <w:rsid w:val="00EA0164"/>
    <w:rsid w:val="00EA4A7D"/>
    <w:rsid w:val="00EB6B15"/>
    <w:rsid w:val="00EC3FDE"/>
    <w:rsid w:val="00EE2BE0"/>
    <w:rsid w:val="00EF22C2"/>
    <w:rsid w:val="00F019EE"/>
    <w:rsid w:val="00F042E9"/>
    <w:rsid w:val="00F21853"/>
    <w:rsid w:val="00F23EAB"/>
    <w:rsid w:val="00F2765E"/>
    <w:rsid w:val="00F318CE"/>
    <w:rsid w:val="00F423A3"/>
    <w:rsid w:val="00F62122"/>
    <w:rsid w:val="00F6564D"/>
    <w:rsid w:val="00F66519"/>
    <w:rsid w:val="00F7737E"/>
    <w:rsid w:val="00F81A01"/>
    <w:rsid w:val="00F82B51"/>
    <w:rsid w:val="00F86F5C"/>
    <w:rsid w:val="00F9775F"/>
    <w:rsid w:val="00FA4F9C"/>
    <w:rsid w:val="00FB3F56"/>
    <w:rsid w:val="00FC7930"/>
    <w:rsid w:val="00FD3DB3"/>
    <w:rsid w:val="00FE2107"/>
    <w:rsid w:val="00FE2D29"/>
    <w:rsid w:val="00FE3174"/>
    <w:rsid w:val="00FE4684"/>
    <w:rsid w:val="00FF11E8"/>
    <w:rsid w:val="00FF471B"/>
    <w:rsid w:val="00FF73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Konektor: Siku 31"/>
        <o:r id="V:Rule2" type="connector" idref="#Konektor Panah Lurus 74"/>
        <o:r id="V:Rule3" type="connector" idref="#Konektor Panah Lurus 75"/>
        <o:r id="V:Rule4" type="connector" idref="#Konektor Panah Lurus 86"/>
        <o:r id="V:Rule5" type="connector" idref="#Konektor Panah Lurus 88"/>
        <o:r id="V:Rule6" type="connector" idref="#Konektor Panah Lurus 86"/>
        <o:r id="V:Rule7" type="connector" idref="#Konektor Panah Lurus 86"/>
        <o:r id="V:Rule8" type="connector" idref="#Konektor Panah Lurus 86"/>
        <o:r id="V:Rule9" type="connector" idref="#Konektor Panah Lurus 86"/>
        <o:r id="V:Rule10" type="connector" idref="#Konektor Panah Lurus 86"/>
        <o:r id="V:Rule11" type="connector" idref="#Konektor Panah Lurus 86"/>
        <o:r id="V:Rule12" type="connector" idref="#Konektor Panah Lurus 86"/>
        <o:r id="V:Rule13" type="connector" idref="#Konektor Panah Lurus 86"/>
        <o:r id="V:Rule14" type="connector" idref="#Konektor Panah Lurus 86"/>
        <o:r id="V:Rule15" type="connector" idref="#Konektor Panah Lurus 86"/>
        <o:r id="V:Rule16" type="connector" idref="#Konektor Panah Lurus 120"/>
        <o:r id="V:Rule17" type="connector" idref="#Konektor Panah Lurus 121"/>
        <o:r id="V:Rule18" type="connector" idref="#AutoShape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3E63"/>
    <w:pPr>
      <w:suppressAutoHyphens/>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Papertext"/>
    <w:rsid w:val="006F3E63"/>
    <w:pPr>
      <w:jc w:val="center"/>
    </w:pPr>
    <w:rPr>
      <w:lang w:val="hr-HR"/>
    </w:rPr>
  </w:style>
  <w:style w:type="paragraph" w:customStyle="1" w:styleId="PaperTitle">
    <w:name w:val="Paper Title"/>
    <w:basedOn w:val="Normal"/>
    <w:next w:val="Authors"/>
    <w:rsid w:val="006F3E63"/>
    <w:pPr>
      <w:jc w:val="center"/>
    </w:pPr>
    <w:rPr>
      <w:b/>
      <w:caps/>
      <w:sz w:val="28"/>
      <w:szCs w:val="28"/>
    </w:rPr>
  </w:style>
  <w:style w:type="paragraph" w:customStyle="1" w:styleId="Papertext">
    <w:name w:val="Paper text"/>
    <w:basedOn w:val="Normal"/>
    <w:rsid w:val="006F3E63"/>
    <w:pPr>
      <w:jc w:val="both"/>
    </w:pPr>
  </w:style>
  <w:style w:type="paragraph" w:styleId="Footer">
    <w:name w:val="footer"/>
    <w:basedOn w:val="Normal"/>
    <w:link w:val="FooterChar"/>
    <w:uiPriority w:val="99"/>
    <w:rsid w:val="006F3E63"/>
  </w:style>
  <w:style w:type="character" w:customStyle="1" w:styleId="FooterChar">
    <w:name w:val="Footer Char"/>
    <w:basedOn w:val="DefaultParagraphFont"/>
    <w:link w:val="Footer"/>
    <w:uiPriority w:val="99"/>
    <w:rsid w:val="006F3E63"/>
    <w:rPr>
      <w:rFonts w:ascii="Times New Roman" w:eastAsia="Times New Roman" w:hAnsi="Times New Roman" w:cs="Times New Roman"/>
      <w:sz w:val="24"/>
      <w:szCs w:val="24"/>
      <w:lang w:eastAsia="en-US"/>
    </w:rPr>
  </w:style>
  <w:style w:type="paragraph" w:styleId="Bibliography">
    <w:name w:val="Bibliography"/>
    <w:basedOn w:val="Normal"/>
    <w:next w:val="Normal"/>
    <w:uiPriority w:val="37"/>
    <w:unhideWhenUsed/>
    <w:rsid w:val="006F3E63"/>
    <w:pPr>
      <w:suppressAutoHyphens w:val="0"/>
      <w:spacing w:line="480" w:lineRule="auto"/>
    </w:pPr>
    <w:rPr>
      <w:rFonts w:ascii="Arial" w:hAnsi="Arial" w:cs="Calibri"/>
      <w:szCs w:val="22"/>
      <w:lang w:val="id-ID"/>
    </w:rPr>
  </w:style>
  <w:style w:type="character" w:styleId="Emphasis">
    <w:name w:val="Emphasis"/>
    <w:uiPriority w:val="20"/>
    <w:qFormat/>
    <w:rsid w:val="006F3E63"/>
    <w:rPr>
      <w:i/>
      <w:iCs/>
    </w:rPr>
  </w:style>
  <w:style w:type="paragraph" w:styleId="NormalWeb">
    <w:name w:val="Normal (Web)"/>
    <w:basedOn w:val="Normal"/>
    <w:uiPriority w:val="99"/>
    <w:unhideWhenUsed/>
    <w:rsid w:val="006F3E63"/>
    <w:pPr>
      <w:suppressAutoHyphens w:val="0"/>
      <w:spacing w:before="100" w:beforeAutospacing="1" w:after="100" w:afterAutospacing="1"/>
    </w:pPr>
    <w:rPr>
      <w:lang w:val="id-ID" w:eastAsia="id-ID"/>
    </w:rPr>
  </w:style>
  <w:style w:type="paragraph" w:styleId="BalloonText">
    <w:name w:val="Balloon Text"/>
    <w:basedOn w:val="Normal"/>
    <w:link w:val="BalloonTextChar"/>
    <w:uiPriority w:val="99"/>
    <w:semiHidden/>
    <w:unhideWhenUsed/>
    <w:rsid w:val="006F3E63"/>
    <w:rPr>
      <w:rFonts w:ascii="Tahoma" w:hAnsi="Tahoma" w:cs="Tahoma"/>
      <w:sz w:val="16"/>
      <w:szCs w:val="16"/>
    </w:rPr>
  </w:style>
  <w:style w:type="character" w:customStyle="1" w:styleId="BalloonTextChar">
    <w:name w:val="Balloon Text Char"/>
    <w:basedOn w:val="DefaultParagraphFont"/>
    <w:link w:val="BalloonText"/>
    <w:uiPriority w:val="99"/>
    <w:semiHidden/>
    <w:rsid w:val="006F3E63"/>
    <w:rPr>
      <w:rFonts w:ascii="Tahoma" w:eastAsia="Times New Roman" w:hAnsi="Tahoma" w:cs="Tahoma"/>
      <w:sz w:val="16"/>
      <w:szCs w:val="16"/>
      <w:lang w:eastAsia="en-US"/>
    </w:rPr>
  </w:style>
  <w:style w:type="paragraph" w:styleId="Header">
    <w:name w:val="header"/>
    <w:basedOn w:val="Normal"/>
    <w:link w:val="HeaderChar"/>
    <w:uiPriority w:val="99"/>
    <w:unhideWhenUsed/>
    <w:rsid w:val="006F3E63"/>
    <w:pPr>
      <w:tabs>
        <w:tab w:val="center" w:pos="4680"/>
        <w:tab w:val="right" w:pos="9360"/>
      </w:tabs>
    </w:pPr>
  </w:style>
  <w:style w:type="character" w:customStyle="1" w:styleId="HeaderChar">
    <w:name w:val="Header Char"/>
    <w:basedOn w:val="DefaultParagraphFont"/>
    <w:link w:val="Header"/>
    <w:uiPriority w:val="99"/>
    <w:rsid w:val="006F3E63"/>
    <w:rPr>
      <w:rFonts w:ascii="Times New Roman" w:eastAsia="Times New Roman" w:hAnsi="Times New Roman" w:cs="Times New Roman"/>
      <w:sz w:val="24"/>
      <w:szCs w:val="24"/>
      <w:lang w:eastAsia="en-US"/>
    </w:rPr>
  </w:style>
  <w:style w:type="character" w:styleId="Hyperlink">
    <w:name w:val="Hyperlink"/>
    <w:basedOn w:val="DefaultParagraphFont"/>
    <w:uiPriority w:val="99"/>
    <w:unhideWhenUsed/>
    <w:rsid w:val="008C10B5"/>
    <w:rPr>
      <w:color w:val="0000FF" w:themeColor="hyperlink"/>
      <w:u w:val="single"/>
    </w:rPr>
  </w:style>
  <w:style w:type="character" w:customStyle="1" w:styleId="ListParagraphChar">
    <w:name w:val="List Paragraph Char"/>
    <w:aliases w:val="Body of text Char"/>
    <w:link w:val="ListParagraph"/>
    <w:uiPriority w:val="34"/>
    <w:locked/>
    <w:rsid w:val="00FF73DE"/>
    <w:rPr>
      <w:rFonts w:ascii="Times New Roman" w:eastAsia="Calibri" w:hAnsi="Times New Roman" w:cs="Times New Roman"/>
      <w:sz w:val="20"/>
    </w:rPr>
  </w:style>
  <w:style w:type="paragraph" w:styleId="ListParagraph">
    <w:name w:val="List Paragraph"/>
    <w:aliases w:val="Body of text"/>
    <w:basedOn w:val="Normal"/>
    <w:link w:val="ListParagraphChar"/>
    <w:uiPriority w:val="34"/>
    <w:qFormat/>
    <w:rsid w:val="00FF73DE"/>
    <w:pPr>
      <w:tabs>
        <w:tab w:val="left" w:pos="567"/>
      </w:tabs>
      <w:suppressAutoHyphens w:val="0"/>
      <w:ind w:left="720"/>
      <w:contextualSpacing/>
      <w:jc w:val="both"/>
    </w:pPr>
    <w:rPr>
      <w:rFonts w:eastAsia="Calibri"/>
      <w:sz w:val="20"/>
      <w:szCs w:val="22"/>
    </w:rPr>
  </w:style>
  <w:style w:type="character" w:styleId="PlaceholderText">
    <w:name w:val="Placeholder Text"/>
    <w:basedOn w:val="DefaultParagraphFont"/>
    <w:uiPriority w:val="99"/>
    <w:semiHidden/>
    <w:rsid w:val="001A705C"/>
    <w:rPr>
      <w:color w:val="808080"/>
    </w:rPr>
  </w:style>
</w:styles>
</file>

<file path=word/webSettings.xml><?xml version="1.0" encoding="utf-8"?>
<w:webSettings xmlns:r="http://schemas.openxmlformats.org/officeDocument/2006/relationships" xmlns:w="http://schemas.openxmlformats.org/wordprocessingml/2006/main">
  <w:divs>
    <w:div w:id="88546424">
      <w:bodyDiv w:val="1"/>
      <w:marLeft w:val="0"/>
      <w:marRight w:val="0"/>
      <w:marTop w:val="0"/>
      <w:marBottom w:val="0"/>
      <w:divBdr>
        <w:top w:val="none" w:sz="0" w:space="0" w:color="auto"/>
        <w:left w:val="none" w:sz="0" w:space="0" w:color="auto"/>
        <w:bottom w:val="none" w:sz="0" w:space="0" w:color="auto"/>
        <w:right w:val="none" w:sz="0" w:space="0" w:color="auto"/>
      </w:divBdr>
    </w:div>
    <w:div w:id="536815907">
      <w:bodyDiv w:val="1"/>
      <w:marLeft w:val="0"/>
      <w:marRight w:val="0"/>
      <w:marTop w:val="0"/>
      <w:marBottom w:val="0"/>
      <w:divBdr>
        <w:top w:val="none" w:sz="0" w:space="0" w:color="auto"/>
        <w:left w:val="none" w:sz="0" w:space="0" w:color="auto"/>
        <w:bottom w:val="none" w:sz="0" w:space="0" w:color="auto"/>
        <w:right w:val="none" w:sz="0" w:space="0" w:color="auto"/>
      </w:divBdr>
    </w:div>
    <w:div w:id="1218516354">
      <w:bodyDiv w:val="1"/>
      <w:marLeft w:val="0"/>
      <w:marRight w:val="0"/>
      <w:marTop w:val="0"/>
      <w:marBottom w:val="0"/>
      <w:divBdr>
        <w:top w:val="none" w:sz="0" w:space="0" w:color="auto"/>
        <w:left w:val="none" w:sz="0" w:space="0" w:color="auto"/>
        <w:bottom w:val="none" w:sz="0" w:space="0" w:color="auto"/>
        <w:right w:val="none" w:sz="0" w:space="0" w:color="auto"/>
      </w:divBdr>
    </w:div>
    <w:div w:id="2062169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mi.sudarmi@uksw.edu" TargetMode="External"/><Relationship Id="rId24"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hyperlink" Target="mailto:192014012@student.uksw.edu"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ijnse@untidar.ac.id" TargetMode="External"/><Relationship Id="rId14" Type="http://schemas.openxmlformats.org/officeDocument/2006/relationships/diagramData" Target="diagrams/data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6E2FB6-35A0-4AC5-8E42-F0893D66594C}" type="doc">
      <dgm:prSet loTypeId="urn:microsoft.com/office/officeart/2005/8/layout/process2" loCatId="process" qsTypeId="urn:microsoft.com/office/officeart/2005/8/quickstyle/simple1" qsCatId="simple" csTypeId="urn:microsoft.com/office/officeart/2005/8/colors/accent0_1" csCatId="mainScheme" phldr="1"/>
      <dgm:spPr/>
      <dgm:t>
        <a:bodyPr/>
        <a:lstStyle/>
        <a:p>
          <a:endParaRPr lang="id-ID"/>
        </a:p>
      </dgm:t>
    </dgm:pt>
    <dgm:pt modelId="{83BA89D4-F21A-482B-A7CD-67DD59A40DDC}">
      <dgm:prSet phldrT="[Teks]"/>
      <dgm:spPr/>
      <dgm:t>
        <a:bodyPr/>
        <a:lstStyle/>
        <a:p>
          <a:r>
            <a:rPr lang="id-ID"/>
            <a:t>Persiapan</a:t>
          </a:r>
        </a:p>
      </dgm:t>
    </dgm:pt>
    <dgm:pt modelId="{87C038F5-91B1-4D3F-8080-58D01BB585B2}" type="parTrans" cxnId="{5115400C-3AD3-4EA6-B7C5-92709E4837B3}">
      <dgm:prSet/>
      <dgm:spPr/>
      <dgm:t>
        <a:bodyPr/>
        <a:lstStyle/>
        <a:p>
          <a:endParaRPr lang="id-ID"/>
        </a:p>
      </dgm:t>
    </dgm:pt>
    <dgm:pt modelId="{4E7E9A94-F86C-4533-9B91-E4089BD3FCC7}" type="sibTrans" cxnId="{5115400C-3AD3-4EA6-B7C5-92709E4837B3}">
      <dgm:prSet/>
      <dgm:spPr/>
      <dgm:t>
        <a:bodyPr/>
        <a:lstStyle/>
        <a:p>
          <a:endParaRPr lang="id-ID"/>
        </a:p>
      </dgm:t>
    </dgm:pt>
    <dgm:pt modelId="{9260D29D-60A1-46F3-83EC-EB32E7811BD4}">
      <dgm:prSet phldrT="[Teks]"/>
      <dgm:spPr/>
      <dgm:t>
        <a:bodyPr/>
        <a:lstStyle/>
        <a:p>
          <a:r>
            <a:rPr lang="id-ID"/>
            <a:t>Pelaksanaan</a:t>
          </a:r>
        </a:p>
      </dgm:t>
    </dgm:pt>
    <dgm:pt modelId="{7D0F3E26-5F47-4B5A-9AD2-E1F5F24FF94E}" type="parTrans" cxnId="{7973FE76-9F12-45E8-9F03-C466AFFB2D09}">
      <dgm:prSet/>
      <dgm:spPr/>
      <dgm:t>
        <a:bodyPr/>
        <a:lstStyle/>
        <a:p>
          <a:endParaRPr lang="id-ID"/>
        </a:p>
      </dgm:t>
    </dgm:pt>
    <dgm:pt modelId="{B702049F-EAED-4476-8146-554E31D3455D}" type="sibTrans" cxnId="{7973FE76-9F12-45E8-9F03-C466AFFB2D09}">
      <dgm:prSet/>
      <dgm:spPr/>
      <dgm:t>
        <a:bodyPr/>
        <a:lstStyle/>
        <a:p>
          <a:endParaRPr lang="id-ID"/>
        </a:p>
      </dgm:t>
    </dgm:pt>
    <dgm:pt modelId="{D58223B4-E1F3-4058-945B-9421152D16D8}">
      <dgm:prSet phldrT="[Teks]"/>
      <dgm:spPr/>
      <dgm:t>
        <a:bodyPr/>
        <a:lstStyle/>
        <a:p>
          <a:r>
            <a:rPr lang="id-ID"/>
            <a:t>Refleksi</a:t>
          </a:r>
        </a:p>
      </dgm:t>
    </dgm:pt>
    <dgm:pt modelId="{46C25D96-8D0A-4720-AE15-D1F16AEA59B6}" type="parTrans" cxnId="{5EBB5F53-42BE-483A-BEE9-C8226D7F6EB7}">
      <dgm:prSet/>
      <dgm:spPr/>
      <dgm:t>
        <a:bodyPr/>
        <a:lstStyle/>
        <a:p>
          <a:endParaRPr lang="id-ID"/>
        </a:p>
      </dgm:t>
    </dgm:pt>
    <dgm:pt modelId="{9E2186AE-DED9-4768-BB6D-4D21344EF7D5}" type="sibTrans" cxnId="{5EBB5F53-42BE-483A-BEE9-C8226D7F6EB7}">
      <dgm:prSet/>
      <dgm:spPr/>
      <dgm:t>
        <a:bodyPr/>
        <a:lstStyle/>
        <a:p>
          <a:endParaRPr lang="id-ID"/>
        </a:p>
      </dgm:t>
    </dgm:pt>
    <dgm:pt modelId="{54938501-66CB-41A0-88BC-7AA1D54A471A}" type="pres">
      <dgm:prSet presAssocID="{886E2FB6-35A0-4AC5-8E42-F0893D66594C}" presName="linearFlow" presStyleCnt="0">
        <dgm:presLayoutVars>
          <dgm:resizeHandles val="exact"/>
        </dgm:presLayoutVars>
      </dgm:prSet>
      <dgm:spPr/>
      <dgm:t>
        <a:bodyPr/>
        <a:lstStyle/>
        <a:p>
          <a:endParaRPr lang="en-US"/>
        </a:p>
      </dgm:t>
    </dgm:pt>
    <dgm:pt modelId="{990A722D-88C0-4A61-AAC7-1A7F2563EA28}" type="pres">
      <dgm:prSet presAssocID="{83BA89D4-F21A-482B-A7CD-67DD59A40DDC}" presName="node" presStyleLbl="node1" presStyleIdx="0" presStyleCnt="3">
        <dgm:presLayoutVars>
          <dgm:bulletEnabled val="1"/>
        </dgm:presLayoutVars>
      </dgm:prSet>
      <dgm:spPr/>
      <dgm:t>
        <a:bodyPr/>
        <a:lstStyle/>
        <a:p>
          <a:endParaRPr lang="en-US"/>
        </a:p>
      </dgm:t>
    </dgm:pt>
    <dgm:pt modelId="{EB1AFFB0-C7B6-4626-A4D7-D35E7111BD33}" type="pres">
      <dgm:prSet presAssocID="{4E7E9A94-F86C-4533-9B91-E4089BD3FCC7}" presName="sibTrans" presStyleLbl="sibTrans2D1" presStyleIdx="0" presStyleCnt="2"/>
      <dgm:spPr/>
      <dgm:t>
        <a:bodyPr/>
        <a:lstStyle/>
        <a:p>
          <a:endParaRPr lang="en-US"/>
        </a:p>
      </dgm:t>
    </dgm:pt>
    <dgm:pt modelId="{1E486DF7-6C86-442D-A497-6B37B5A3973E}" type="pres">
      <dgm:prSet presAssocID="{4E7E9A94-F86C-4533-9B91-E4089BD3FCC7}" presName="connectorText" presStyleLbl="sibTrans2D1" presStyleIdx="0" presStyleCnt="2"/>
      <dgm:spPr/>
      <dgm:t>
        <a:bodyPr/>
        <a:lstStyle/>
        <a:p>
          <a:endParaRPr lang="en-US"/>
        </a:p>
      </dgm:t>
    </dgm:pt>
    <dgm:pt modelId="{6200EF6B-4D12-4200-B381-F2BD051AA200}" type="pres">
      <dgm:prSet presAssocID="{9260D29D-60A1-46F3-83EC-EB32E7811BD4}" presName="node" presStyleLbl="node1" presStyleIdx="1" presStyleCnt="3">
        <dgm:presLayoutVars>
          <dgm:bulletEnabled val="1"/>
        </dgm:presLayoutVars>
      </dgm:prSet>
      <dgm:spPr/>
      <dgm:t>
        <a:bodyPr/>
        <a:lstStyle/>
        <a:p>
          <a:endParaRPr lang="en-US"/>
        </a:p>
      </dgm:t>
    </dgm:pt>
    <dgm:pt modelId="{7E160CAB-9F36-4A7B-90AF-DDB3A627E300}" type="pres">
      <dgm:prSet presAssocID="{B702049F-EAED-4476-8146-554E31D3455D}" presName="sibTrans" presStyleLbl="sibTrans2D1" presStyleIdx="1" presStyleCnt="2"/>
      <dgm:spPr/>
      <dgm:t>
        <a:bodyPr/>
        <a:lstStyle/>
        <a:p>
          <a:endParaRPr lang="en-US"/>
        </a:p>
      </dgm:t>
    </dgm:pt>
    <dgm:pt modelId="{4257BD7F-9A33-4D47-B110-9C10E2C3F408}" type="pres">
      <dgm:prSet presAssocID="{B702049F-EAED-4476-8146-554E31D3455D}" presName="connectorText" presStyleLbl="sibTrans2D1" presStyleIdx="1" presStyleCnt="2"/>
      <dgm:spPr/>
      <dgm:t>
        <a:bodyPr/>
        <a:lstStyle/>
        <a:p>
          <a:endParaRPr lang="en-US"/>
        </a:p>
      </dgm:t>
    </dgm:pt>
    <dgm:pt modelId="{18572732-91D4-4D69-87C6-3ED54DD2D602}" type="pres">
      <dgm:prSet presAssocID="{D58223B4-E1F3-4058-945B-9421152D16D8}" presName="node" presStyleLbl="node1" presStyleIdx="2" presStyleCnt="3">
        <dgm:presLayoutVars>
          <dgm:bulletEnabled val="1"/>
        </dgm:presLayoutVars>
      </dgm:prSet>
      <dgm:spPr/>
      <dgm:t>
        <a:bodyPr/>
        <a:lstStyle/>
        <a:p>
          <a:endParaRPr lang="en-US"/>
        </a:p>
      </dgm:t>
    </dgm:pt>
  </dgm:ptLst>
  <dgm:cxnLst>
    <dgm:cxn modelId="{4AC83264-C40E-4A66-9537-7E0DAFD0644E}" type="presOf" srcId="{4E7E9A94-F86C-4533-9B91-E4089BD3FCC7}" destId="{1E486DF7-6C86-442D-A497-6B37B5A3973E}" srcOrd="1" destOrd="0" presId="urn:microsoft.com/office/officeart/2005/8/layout/process2"/>
    <dgm:cxn modelId="{B0B16AC0-9780-4F5E-A515-07498CC20682}" type="presOf" srcId="{B702049F-EAED-4476-8146-554E31D3455D}" destId="{7E160CAB-9F36-4A7B-90AF-DDB3A627E300}" srcOrd="0" destOrd="0" presId="urn:microsoft.com/office/officeart/2005/8/layout/process2"/>
    <dgm:cxn modelId="{5115400C-3AD3-4EA6-B7C5-92709E4837B3}" srcId="{886E2FB6-35A0-4AC5-8E42-F0893D66594C}" destId="{83BA89D4-F21A-482B-A7CD-67DD59A40DDC}" srcOrd="0" destOrd="0" parTransId="{87C038F5-91B1-4D3F-8080-58D01BB585B2}" sibTransId="{4E7E9A94-F86C-4533-9B91-E4089BD3FCC7}"/>
    <dgm:cxn modelId="{7973FE76-9F12-45E8-9F03-C466AFFB2D09}" srcId="{886E2FB6-35A0-4AC5-8E42-F0893D66594C}" destId="{9260D29D-60A1-46F3-83EC-EB32E7811BD4}" srcOrd="1" destOrd="0" parTransId="{7D0F3E26-5F47-4B5A-9AD2-E1F5F24FF94E}" sibTransId="{B702049F-EAED-4476-8146-554E31D3455D}"/>
    <dgm:cxn modelId="{1F22342A-EECC-4393-8136-B99FC5D713C3}" type="presOf" srcId="{886E2FB6-35A0-4AC5-8E42-F0893D66594C}" destId="{54938501-66CB-41A0-88BC-7AA1D54A471A}" srcOrd="0" destOrd="0" presId="urn:microsoft.com/office/officeart/2005/8/layout/process2"/>
    <dgm:cxn modelId="{18F3BD94-2481-4DDB-B3A7-5985A3A19CAF}" type="presOf" srcId="{B702049F-EAED-4476-8146-554E31D3455D}" destId="{4257BD7F-9A33-4D47-B110-9C10E2C3F408}" srcOrd="1" destOrd="0" presId="urn:microsoft.com/office/officeart/2005/8/layout/process2"/>
    <dgm:cxn modelId="{FA100028-7D11-4E2E-9466-8BAE12D23268}" type="presOf" srcId="{D58223B4-E1F3-4058-945B-9421152D16D8}" destId="{18572732-91D4-4D69-87C6-3ED54DD2D602}" srcOrd="0" destOrd="0" presId="urn:microsoft.com/office/officeart/2005/8/layout/process2"/>
    <dgm:cxn modelId="{5EBB5F53-42BE-483A-BEE9-C8226D7F6EB7}" srcId="{886E2FB6-35A0-4AC5-8E42-F0893D66594C}" destId="{D58223B4-E1F3-4058-945B-9421152D16D8}" srcOrd="2" destOrd="0" parTransId="{46C25D96-8D0A-4720-AE15-D1F16AEA59B6}" sibTransId="{9E2186AE-DED9-4768-BB6D-4D21344EF7D5}"/>
    <dgm:cxn modelId="{B4123E48-39A7-452F-AE2D-50C043176A83}" type="presOf" srcId="{4E7E9A94-F86C-4533-9B91-E4089BD3FCC7}" destId="{EB1AFFB0-C7B6-4626-A4D7-D35E7111BD33}" srcOrd="0" destOrd="0" presId="urn:microsoft.com/office/officeart/2005/8/layout/process2"/>
    <dgm:cxn modelId="{DC7220CB-CE28-4E59-8DF3-C041CFB1E0B3}" type="presOf" srcId="{83BA89D4-F21A-482B-A7CD-67DD59A40DDC}" destId="{990A722D-88C0-4A61-AAC7-1A7F2563EA28}" srcOrd="0" destOrd="0" presId="urn:microsoft.com/office/officeart/2005/8/layout/process2"/>
    <dgm:cxn modelId="{BACA7CD8-AD5F-4DFC-9DAB-338AA1E3CBC0}" type="presOf" srcId="{9260D29D-60A1-46F3-83EC-EB32E7811BD4}" destId="{6200EF6B-4D12-4200-B381-F2BD051AA200}" srcOrd="0" destOrd="0" presId="urn:microsoft.com/office/officeart/2005/8/layout/process2"/>
    <dgm:cxn modelId="{19A650C9-2ACB-4B75-AC41-F227913E0849}" type="presParOf" srcId="{54938501-66CB-41A0-88BC-7AA1D54A471A}" destId="{990A722D-88C0-4A61-AAC7-1A7F2563EA28}" srcOrd="0" destOrd="0" presId="urn:microsoft.com/office/officeart/2005/8/layout/process2"/>
    <dgm:cxn modelId="{AE65F93B-1300-4E3D-895D-6558789A4CA4}" type="presParOf" srcId="{54938501-66CB-41A0-88BC-7AA1D54A471A}" destId="{EB1AFFB0-C7B6-4626-A4D7-D35E7111BD33}" srcOrd="1" destOrd="0" presId="urn:microsoft.com/office/officeart/2005/8/layout/process2"/>
    <dgm:cxn modelId="{22ABE5ED-25FF-4494-B42C-E81C6CE91C21}" type="presParOf" srcId="{EB1AFFB0-C7B6-4626-A4D7-D35E7111BD33}" destId="{1E486DF7-6C86-442D-A497-6B37B5A3973E}" srcOrd="0" destOrd="0" presId="urn:microsoft.com/office/officeart/2005/8/layout/process2"/>
    <dgm:cxn modelId="{7E4C8200-99EA-48FA-AE58-3C19F55D9FA3}" type="presParOf" srcId="{54938501-66CB-41A0-88BC-7AA1D54A471A}" destId="{6200EF6B-4D12-4200-B381-F2BD051AA200}" srcOrd="2" destOrd="0" presId="urn:microsoft.com/office/officeart/2005/8/layout/process2"/>
    <dgm:cxn modelId="{76FF11D2-9ADF-4190-ABD2-7C22739458CA}" type="presParOf" srcId="{54938501-66CB-41A0-88BC-7AA1D54A471A}" destId="{7E160CAB-9F36-4A7B-90AF-DDB3A627E300}" srcOrd="3" destOrd="0" presId="urn:microsoft.com/office/officeart/2005/8/layout/process2"/>
    <dgm:cxn modelId="{3B44E75D-BAF2-467E-82D3-E1E8EABC18B6}" type="presParOf" srcId="{7E160CAB-9F36-4A7B-90AF-DDB3A627E300}" destId="{4257BD7F-9A33-4D47-B110-9C10E2C3F408}" srcOrd="0" destOrd="0" presId="urn:microsoft.com/office/officeart/2005/8/layout/process2"/>
    <dgm:cxn modelId="{11AE07A2-6A47-48C2-858A-5148C50DFAE1}" type="presParOf" srcId="{54938501-66CB-41A0-88BC-7AA1D54A471A}" destId="{18572732-91D4-4D69-87C6-3ED54DD2D602}" srcOrd="4" destOrd="0" presId="urn:microsoft.com/office/officeart/2005/8/layout/process2"/>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0A722D-88C0-4A61-AAC7-1A7F2563EA28}">
      <dsp:nvSpPr>
        <dsp:cNvPr id="0" name=""/>
        <dsp:cNvSpPr/>
      </dsp:nvSpPr>
      <dsp:spPr>
        <a:xfrm>
          <a:off x="635149" y="0"/>
          <a:ext cx="1020781" cy="33416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id-ID" sz="1400" kern="1200"/>
            <a:t>Persiapan</a:t>
          </a:r>
        </a:p>
      </dsp:txBody>
      <dsp:txXfrm>
        <a:off x="644936" y="9787"/>
        <a:ext cx="1001207" cy="314594"/>
      </dsp:txXfrm>
    </dsp:sp>
    <dsp:sp modelId="{EB1AFFB0-C7B6-4626-A4D7-D35E7111BD33}">
      <dsp:nvSpPr>
        <dsp:cNvPr id="0" name=""/>
        <dsp:cNvSpPr/>
      </dsp:nvSpPr>
      <dsp:spPr>
        <a:xfrm rot="5400000">
          <a:off x="1082883" y="342522"/>
          <a:ext cx="125313" cy="1503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id-ID" sz="600" kern="1200"/>
        </a:p>
      </dsp:txBody>
      <dsp:txXfrm rot="-5400000">
        <a:off x="1100427" y="355053"/>
        <a:ext cx="90225" cy="87719"/>
      </dsp:txXfrm>
    </dsp:sp>
    <dsp:sp modelId="{6200EF6B-4D12-4200-B381-F2BD051AA200}">
      <dsp:nvSpPr>
        <dsp:cNvPr id="0" name=""/>
        <dsp:cNvSpPr/>
      </dsp:nvSpPr>
      <dsp:spPr>
        <a:xfrm>
          <a:off x="635149" y="501253"/>
          <a:ext cx="1020781" cy="33416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id-ID" sz="1400" kern="1200"/>
            <a:t>Pelaksanaan</a:t>
          </a:r>
        </a:p>
      </dsp:txBody>
      <dsp:txXfrm>
        <a:off x="644936" y="511040"/>
        <a:ext cx="1001207" cy="314594"/>
      </dsp:txXfrm>
    </dsp:sp>
    <dsp:sp modelId="{7E160CAB-9F36-4A7B-90AF-DDB3A627E300}">
      <dsp:nvSpPr>
        <dsp:cNvPr id="0" name=""/>
        <dsp:cNvSpPr/>
      </dsp:nvSpPr>
      <dsp:spPr>
        <a:xfrm rot="5400000">
          <a:off x="1082883" y="843776"/>
          <a:ext cx="125313" cy="15037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id-ID" sz="600" kern="1200"/>
        </a:p>
      </dsp:txBody>
      <dsp:txXfrm rot="-5400000">
        <a:off x="1100427" y="856307"/>
        <a:ext cx="90225" cy="87719"/>
      </dsp:txXfrm>
    </dsp:sp>
    <dsp:sp modelId="{18572732-91D4-4D69-87C6-3ED54DD2D602}">
      <dsp:nvSpPr>
        <dsp:cNvPr id="0" name=""/>
        <dsp:cNvSpPr/>
      </dsp:nvSpPr>
      <dsp:spPr>
        <a:xfrm>
          <a:off x="635149" y="1002506"/>
          <a:ext cx="1020781" cy="33416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id-ID" sz="1400" kern="1200"/>
            <a:t>Refleksi</a:t>
          </a:r>
        </a:p>
      </dsp:txBody>
      <dsp:txXfrm>
        <a:off x="644936" y="1012293"/>
        <a:ext cx="1001207" cy="3145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B9D5E-32B0-4EAF-AC2E-A1B86D529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468</Words>
  <Characters>3686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dc:creator>
  <cp:lastModifiedBy>User</cp:lastModifiedBy>
  <cp:revision>2</cp:revision>
  <dcterms:created xsi:type="dcterms:W3CDTF">2019-11-22T00:44:00Z</dcterms:created>
  <dcterms:modified xsi:type="dcterms:W3CDTF">2019-11-22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a434ce9-15f9-3709-9995-dac7522b5f3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csl.mendeley.com/styles/12229861/JPFA-Citation-Style</vt:lpwstr>
  </property>
  <property fmtid="{D5CDD505-2E9C-101B-9397-08002B2CF9AE}" pid="14" name="Mendeley Recent Style Name 4_1">
    <vt:lpwstr>JPFA Citation Styl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